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372C0E5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081</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2B13A354"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ins w:id="2" w:author="Billy Mitchell" w:date="2024-03-06T15:53:00Z">
        <w:r w:rsidR="00907C52">
          <w:rPr>
            <w:b/>
            <w:szCs w:val="24"/>
          </w:rPr>
          <w:t>50</w:t>
        </w:r>
      </w:ins>
      <w:del w:id="3" w:author="Billy Mitchell" w:date="2024-03-06T15:53:00Z">
        <w:r w:rsidR="00965A73" w:rsidRPr="00965A73" w:rsidDel="00907C52">
          <w:rPr>
            <w:b/>
            <w:szCs w:val="24"/>
          </w:rPr>
          <w:delText>48</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a </w:t>
      </w:r>
      <w:r w:rsidRPr="008C7178">
        <w:rPr>
          <w:szCs w:val="24"/>
        </w:rPr>
        <w:t xml:space="preserve">relationship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the haunted house</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del w:id="5" w:author="Billy Mitchell" w:date="2024-03-06T15:53:00Z">
        <w:r w:rsidR="00FF4743" w:rsidDel="00907C52">
          <w:rPr>
            <w:szCs w:val="24"/>
          </w:rPr>
          <w:delText xml:space="preserve"> </w:delText>
        </w:r>
      </w:del>
      <w:ins w:id="6" w:author="Billy Mitchell" w:date="2024-03-06T15:52:00Z">
        <w:r w:rsidR="00907C52">
          <w:rPr>
            <w:szCs w:val="24"/>
          </w:rPr>
          <w:t xml:space="preserve"> </w:t>
        </w:r>
      </w:ins>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ins w:id="7" w:author="Billy Mitchell" w:date="2024-03-06T15:53:00Z">
        <w:r w:rsidR="00907C52">
          <w:rPr>
            <w:szCs w:val="24"/>
          </w:rPr>
          <w:t>strategy usage</w:t>
        </w:r>
      </w:ins>
      <w:del w:id="8" w:author="Billy Mitchell" w:date="2024-03-06T15:53:00Z">
        <w:r w:rsidR="00B40846" w:rsidDel="00907C52">
          <w:rPr>
            <w:szCs w:val="24"/>
          </w:rPr>
          <w:delText>experiencing</w:delText>
        </w:r>
      </w:del>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ins w:id="9" w:author="Billy Mitchell" w:date="2024-03-06T15:17:00Z">
        <w:r w:rsidR="00CD748D">
          <w:rPr>
            <w:szCs w:val="24"/>
          </w:rPr>
          <w:t>strategy use</w:t>
        </w:r>
      </w:ins>
      <w:del w:id="10" w:author="Billy Mitchell" w:date="2024-03-06T15:17:00Z">
        <w:r w:rsidR="00FF4743" w:rsidDel="00CD748D">
          <w:rPr>
            <w:szCs w:val="24"/>
          </w:rPr>
          <w:delText>experience</w:delText>
        </w:r>
      </w:del>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del w:id="11" w:author="Billy Mitchell" w:date="2024-03-06T15:17:00Z">
        <w:r w:rsidR="00D4172B" w:rsidDel="00CD748D">
          <w:rPr>
            <w:szCs w:val="24"/>
          </w:rPr>
          <w:delText xml:space="preserve"> </w:delText>
        </w:r>
      </w:del>
      <w:r w:rsidR="00D4172B">
        <w:rPr>
          <w:szCs w:val="24"/>
        </w:rPr>
        <w:t xml:space="preserve">how effectively </w:t>
      </w:r>
      <w:r w:rsidR="00654CBF">
        <w:rPr>
          <w:szCs w:val="24"/>
        </w:rPr>
        <w:t xml:space="preserve">distraction would reduce negative affective intensity </w:t>
      </w:r>
      <w:r w:rsidR="00D4172B">
        <w:rPr>
          <w:szCs w:val="24"/>
        </w:rPr>
        <w:t xml:space="preserve">relative to what </w:t>
      </w:r>
      <w:ins w:id="12" w:author="Billy Mitchell" w:date="2024-03-06T15:17:00Z">
        <w:r w:rsidR="00CD748D">
          <w:rPr>
            <w:szCs w:val="24"/>
          </w:rPr>
          <w:t>strategy us</w:t>
        </w:r>
      </w:ins>
      <w:del w:id="13" w:author="Billy Mitchell" w:date="2024-03-06T15:17:00Z">
        <w:r w:rsidR="00654CBF" w:rsidDel="00CD748D">
          <w:rPr>
            <w:szCs w:val="24"/>
          </w:rPr>
          <w:delText>experienc</w:delText>
        </w:r>
      </w:del>
      <w:r w:rsidR="00654CBF">
        <w:rPr>
          <w:szCs w:val="24"/>
        </w:rPr>
        <w:t>ers reported.</w:t>
      </w:r>
      <w:r w:rsidR="00FF4743">
        <w:rPr>
          <w:szCs w:val="24"/>
        </w:rPr>
        <w:t xml:space="preserve"> </w:t>
      </w:r>
      <w:r w:rsidR="00C52CA8">
        <w:rPr>
          <w:szCs w:val="24"/>
        </w:rPr>
        <w:t xml:space="preserve">This </w:t>
      </w:r>
      <w:r w:rsidR="005E1801">
        <w:rPr>
          <w:szCs w:val="24"/>
        </w:rPr>
        <w:t xml:space="preserve">pattern of results </w:t>
      </w:r>
      <w:r w:rsidR="00B40846">
        <w:rPr>
          <w:szCs w:val="24"/>
        </w:rPr>
        <w:t>may highlight a disconnect between self-regulation strateg</w:t>
      </w:r>
      <w:r w:rsidR="00965A73">
        <w:rPr>
          <w:szCs w:val="24"/>
        </w:rPr>
        <w:t>y fittedness while planning and executing</w:t>
      </w:r>
      <w:r w:rsidR="00B40846">
        <w:rPr>
          <w:szCs w:val="24"/>
        </w:rPr>
        <w:t>,</w:t>
      </w:r>
      <w:r w:rsidR="00965A73">
        <w:rPr>
          <w:szCs w:val="24"/>
        </w:rPr>
        <w:t xml:space="preserve"> especially in dynamic, complex settings</w:t>
      </w:r>
      <w:r w:rsidR="00C52CA8">
        <w:rPr>
          <w:szCs w:val="24"/>
        </w:rPr>
        <w:t>.</w:t>
      </w:r>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w:t>
      </w:r>
      <w:del w:id="14" w:author="Billy Mitchell" w:date="2024-03-06T15:54:00Z">
        <w:r w:rsidR="008E58CC" w:rsidDel="002C65D6">
          <w:rPr>
            <w:szCs w:val="24"/>
          </w:rPr>
          <w:delText xml:space="preserve"> </w:delText>
        </w:r>
      </w:del>
      <w:r w:rsidR="008E58CC">
        <w:rPr>
          <w:szCs w:val="24"/>
        </w:rPr>
        <w:t xml:space="preserve">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713E4D">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15" w:name="_Hlk119972138"/>
      <w:r w:rsidRPr="008C7178">
        <w:rPr>
          <w:b/>
          <w:szCs w:val="24"/>
        </w:rPr>
        <w:lastRenderedPageBreak/>
        <w:t>INTRODUCTION</w:t>
      </w:r>
    </w:p>
    <w:p w14:paraId="7666883A" w14:textId="2A16648F"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1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1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CD399D">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2F9436FC"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CD399D">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CD399D">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CD399D">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CD399D">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573A6D34"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CD399D">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CD399D">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237A2735" w:rsidR="004E6FCA" w:rsidRDefault="004E6FCA" w:rsidP="00A10284">
      <w:pPr>
        <w:spacing w:after="0" w:line="480" w:lineRule="auto"/>
        <w:ind w:left="0" w:firstLine="720"/>
        <w:rPr>
          <w:szCs w:val="24"/>
        </w:rPr>
      </w:pPr>
      <w:bookmarkStart w:id="1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3F66A7">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ins w:id="18" w:author="Billy Mitchell" w:date="2024-03-06T12:17:00Z">
        <w:r w:rsidR="00CD399D">
          <w:rPr>
            <w:szCs w:val="24"/>
          </w:rPr>
          <w:t xml:space="preserve"> </w:t>
        </w:r>
      </w:ins>
      <w:r w:rsidRPr="004E6FCA">
        <w:rPr>
          <w:szCs w:val="24"/>
        </w:rPr>
        <w:t xml:space="preserve">and is more effective </w:t>
      </w:r>
      <w:del w:id="19" w:author="Billy Mitchell" w:date="2024-03-06T12:39:00Z">
        <w:r w:rsidRPr="004E6FCA" w:rsidDel="003F66A7">
          <w:rPr>
            <w:szCs w:val="24"/>
          </w:rPr>
          <w:delText xml:space="preserve">than reappraisal in response to high intensity stimuli </w:delText>
        </w:r>
      </w:del>
      <w:r w:rsidR="00C178FD">
        <w:rPr>
          <w:szCs w:val="24"/>
        </w:rPr>
        <w:fldChar w:fldCharType="begin"/>
      </w:r>
      <w:r w:rsidR="003F66A7">
        <w:rPr>
          <w:szCs w:val="24"/>
        </w:rPr>
        <w:instrText xml:space="preserve"> ADDIN ZOTERO_ITEM CSL_CITATION {"citationID":"r4cuLwpM","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ins w:id="20" w:author="Billy Mitchell" w:date="2024-03-06T12:39:00Z">
        <w:r w:rsidR="003F66A7">
          <w:rPr>
            <w:szCs w:val="24"/>
          </w:rPr>
          <w:t xml:space="preserve"> </w:t>
        </w:r>
        <w:r w:rsidR="003F66A7" w:rsidRPr="004E6FCA">
          <w:rPr>
            <w:szCs w:val="24"/>
          </w:rPr>
          <w:t>than reappraisal in response to high intensity stimuli</w:t>
        </w:r>
      </w:ins>
      <w:r w:rsidR="007B47B5">
        <w:rPr>
          <w:szCs w:val="24"/>
        </w:rPr>
        <w:t xml:space="preserve">, at least in part because </w:t>
      </w:r>
      <w:del w:id="21" w:author="Billy Mitchell" w:date="2024-03-06T12:42:00Z">
        <w:r w:rsidR="007B47B5" w:rsidDel="003F66A7">
          <w:rPr>
            <w:szCs w:val="24"/>
          </w:rPr>
          <w:delText>it is less effortful when emotional intensity is high</w:delText>
        </w:r>
      </w:del>
      <w:ins w:id="22" w:author="Billy Mitchell" w:date="2024-03-06T12:42:00Z">
        <w:r w:rsidR="003F66A7">
          <w:rPr>
            <w:szCs w:val="24"/>
          </w:rPr>
          <w:t>it can be deployed</w:t>
        </w:r>
        <w:r w:rsidR="003F66A7" w:rsidRPr="003F66A7">
          <w:rPr>
            <w:szCs w:val="24"/>
          </w:rPr>
          <w:t xml:space="preserve"> </w:t>
        </w:r>
        <w:r w:rsidR="003F66A7">
          <w:rPr>
            <w:szCs w:val="24"/>
          </w:rPr>
          <w:t xml:space="preserve">before </w:t>
        </w:r>
      </w:ins>
      <w:ins w:id="23" w:author="Billy Mitchell" w:date="2024-03-06T12:44:00Z">
        <w:r w:rsidR="003F66A7">
          <w:rPr>
            <w:szCs w:val="24"/>
          </w:rPr>
          <w:t xml:space="preserve">relevant </w:t>
        </w:r>
      </w:ins>
      <w:ins w:id="24" w:author="Billy Mitchell" w:date="2024-03-06T12:42:00Z">
        <w:r w:rsidR="003F66A7" w:rsidRPr="003F66A7">
          <w:rPr>
            <w:szCs w:val="24"/>
          </w:rPr>
          <w:t xml:space="preserve">emotional information </w:t>
        </w:r>
      </w:ins>
      <w:ins w:id="25" w:author="Billy Mitchell" w:date="2024-03-06T12:44:00Z">
        <w:r w:rsidR="003F66A7">
          <w:rPr>
            <w:szCs w:val="24"/>
          </w:rPr>
          <w:t>has been</w:t>
        </w:r>
      </w:ins>
      <w:ins w:id="26" w:author="Billy Mitchell" w:date="2024-03-06T12:42:00Z">
        <w:r w:rsidR="003F66A7" w:rsidRPr="003F66A7">
          <w:rPr>
            <w:szCs w:val="24"/>
          </w:rPr>
          <w:t xml:space="preserve"> represented in working memory</w:t>
        </w:r>
      </w:ins>
      <w:del w:id="27" w:author="Billy Mitchell" w:date="2024-03-06T12:41:00Z">
        <w:r w:rsidR="007B47B5" w:rsidDel="003F66A7">
          <w:rPr>
            <w:szCs w:val="24"/>
          </w:rPr>
          <w:delText xml:space="preserve"> </w:delText>
        </w:r>
      </w:del>
      <w:ins w:id="28" w:author="Billy Mitchell" w:date="2024-03-06T12:43:00Z">
        <w:r w:rsidR="003F66A7">
          <w:rPr>
            <w:szCs w:val="24"/>
          </w:rPr>
          <w:t xml:space="preserve"> </w:t>
        </w:r>
      </w:ins>
      <w:r w:rsidR="003F66A7">
        <w:rPr>
          <w:szCs w:val="24"/>
        </w:rPr>
        <w:fldChar w:fldCharType="begin"/>
      </w:r>
      <w:r w:rsidR="003F66A7">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del w:id="29" w:author="Billy Mitchell" w:date="2024-03-06T12:41:00Z">
        <w:r w:rsidR="007B47B5" w:rsidDel="003F66A7">
          <w:rPr>
            <w:szCs w:val="24"/>
          </w:rPr>
          <w:fldChar w:fldCharType="begin"/>
        </w:r>
        <w:r w:rsidR="00CD399D" w:rsidDel="003F66A7">
          <w:rPr>
            <w:szCs w:val="24"/>
          </w:rPr>
          <w:del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delInstrText>
        </w:r>
        <w:r w:rsidR="007B47B5" w:rsidDel="003F66A7">
          <w:rPr>
            <w:szCs w:val="24"/>
          </w:rPr>
          <w:fldChar w:fldCharType="separate"/>
        </w:r>
        <w:r w:rsidR="007B47B5" w:rsidRPr="007B47B5" w:rsidDel="003F66A7">
          <w:delText>(Silvers et al., 2014)</w:delText>
        </w:r>
        <w:r w:rsidR="007B47B5" w:rsidDel="003F66A7">
          <w:rPr>
            <w:szCs w:val="24"/>
          </w:rPr>
          <w:fldChar w:fldCharType="end"/>
        </w:r>
      </w:del>
      <w:ins w:id="30" w:author="Billy Mitchell" w:date="2024-03-06T12:46:00Z">
        <w:r w:rsidR="003F66A7">
          <w:rPr>
            <w:szCs w:val="24"/>
          </w:rPr>
          <w:t xml:space="preserve"> and</w:t>
        </w:r>
      </w:ins>
      <w:ins w:id="31" w:author="Billy Mitchell" w:date="2024-03-06T12:47:00Z">
        <w:r w:rsidR="003F66A7">
          <w:rPr>
            <w:szCs w:val="24"/>
          </w:rPr>
          <w:t xml:space="preserve"> requires fewer cognitive resources </w:t>
        </w:r>
      </w:ins>
      <w:r w:rsidR="003F66A7">
        <w:rPr>
          <w:szCs w:val="24"/>
        </w:rPr>
        <w:fldChar w:fldCharType="begin"/>
      </w:r>
      <w:r w:rsidR="00E63707">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17"/>
      <w:r w:rsidRPr="004E6FCA">
        <w:rPr>
          <w:szCs w:val="24"/>
        </w:rPr>
        <w:t xml:space="preserve">This effect has been thoroughly replicated in lab studies and ecological momentary assessment (EMA) studies </w:t>
      </w:r>
      <w:del w:id="32" w:author="Billy Mitchell" w:date="2024-03-06T12:54:00Z">
        <w:r w:rsidRPr="004E6FCA" w:rsidDel="00E63707">
          <w:rPr>
            <w:szCs w:val="24"/>
          </w:rPr>
          <w:delText>(</w:delText>
        </w:r>
      </w:del>
      <w:r w:rsidR="00C178FD">
        <w:rPr>
          <w:szCs w:val="24"/>
        </w:rPr>
        <w:fldChar w:fldCharType="begin"/>
      </w:r>
      <w:r w:rsidR="00E63707">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CD399D">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B78A82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CD399D">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CD399D">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26AB70FA"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CD399D">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e.g., Valence</w:t>
      </w:r>
      <w:r w:rsidR="00B142E7">
        <w:rPr>
          <w:szCs w:val="24"/>
        </w:rPr>
        <w:t xml:space="preserve">) </w:t>
      </w:r>
      <w:r w:rsidR="006D4590">
        <w:rPr>
          <w:szCs w:val="24"/>
        </w:rPr>
        <w:fldChar w:fldCharType="begin"/>
      </w:r>
      <w:r w:rsidR="00CD399D">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r w:rsidR="00B142E7">
        <w:rPr>
          <w:szCs w:val="24"/>
        </w:rPr>
        <w:t>)</w:t>
      </w:r>
      <w:r w:rsidR="008B7F27">
        <w:rPr>
          <w:szCs w:val="24"/>
        </w:rPr>
        <w:t xml:space="preserve"> </w:t>
      </w:r>
      <w:r w:rsidR="006D4590">
        <w:rPr>
          <w:szCs w:val="24"/>
        </w:rPr>
        <w:fldChar w:fldCharType="begin"/>
      </w:r>
      <w:r w:rsidR="00CD399D">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CD399D">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CD399D">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D399D">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D399D">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D399D">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D399D">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p>
    <w:p w14:paraId="0262DBB1" w14:textId="185A1C06"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E63707">
        <w:rPr>
          <w:szCs w:val="24"/>
        </w:rPr>
        <w:instrText xml:space="preserve"> ADDIN ZOTERO_ITEM CSL_CITATION {"citationID":"sXKq1bQk","properties":{"formattedCitation":"(Haines et al., 2016; Heiy &amp; Cheavens, 2014)","plainCitation":"(Haines et al., 2016; Heiy &amp; Cheavens, 2014)","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del w:id="33" w:author="Billy Mitchell" w:date="2024-03-06T12:54:00Z">
        <w:r w:rsidR="00E63707" w:rsidRPr="00E63707" w:rsidDel="00E63707">
          <w:delText>(</w:delText>
        </w:r>
      </w:del>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CD399D">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232FEDD1"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CD399D">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CD399D">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CD399D">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CD399D">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CD399D">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CD399D">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CD399D">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B921297"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CD399D">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B42FE6">
        <w:rPr>
          <w:szCs w:val="24"/>
        </w:rPr>
        <w:t>)</w:t>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CD399D">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5952D890"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ins w:id="34" w:author="Billy Mitchell" w:date="2024-03-06T13:01:00Z">
        <w:r w:rsidR="00A5748C">
          <w:rPr>
            <w:szCs w:val="24"/>
          </w:rPr>
          <w:t xml:space="preserve">, as noted by </w:t>
        </w:r>
      </w:ins>
      <w:del w:id="35" w:author="Billy Mitchell" w:date="2024-03-06T13:01:00Z">
        <w:r w:rsidRPr="004E6FCA" w:rsidDel="00A5748C">
          <w:rPr>
            <w:szCs w:val="24"/>
          </w:rPr>
          <w:delText xml:space="preserve"> (</w:delText>
        </w:r>
      </w:del>
      <w:r w:rsidRPr="004E6FCA">
        <w:rPr>
          <w:szCs w:val="24"/>
        </w:rPr>
        <w:t>Heiy &amp; Cheavens</w:t>
      </w:r>
      <w:del w:id="36" w:author="Billy Mitchell" w:date="2024-03-06T13:01:00Z">
        <w:r w:rsidRPr="004E6FCA" w:rsidDel="00A5748C">
          <w:rPr>
            <w:szCs w:val="24"/>
          </w:rPr>
          <w:delText>,</w:delText>
        </w:r>
      </w:del>
      <w:r w:rsidRPr="004E6FCA">
        <w:rPr>
          <w:szCs w:val="24"/>
        </w:rPr>
        <w:t xml:space="preserve"> </w:t>
      </w:r>
      <w:ins w:id="37" w:author="Billy Mitchell" w:date="2024-03-06T13:01:00Z">
        <w:r w:rsidR="00A5748C">
          <w:rPr>
            <w:szCs w:val="24"/>
          </w:rPr>
          <w:t>(</w:t>
        </w:r>
      </w:ins>
      <w:r w:rsidRPr="004E6FCA">
        <w:rPr>
          <w:szCs w:val="24"/>
        </w:rPr>
        <w:t>2014</w:t>
      </w:r>
      <w:ins w:id="38" w:author="Billy Mitchell" w:date="2024-03-06T13:01:00Z">
        <w:r w:rsidR="00A5748C">
          <w:rPr>
            <w:szCs w:val="24"/>
          </w:rPr>
          <w:t>)</w:t>
        </w:r>
      </w:ins>
      <w:del w:id="39" w:author="Billy Mitchell" w:date="2024-03-06T13:01:00Z">
        <w:r w:rsidRPr="004E6FCA" w:rsidDel="00A5748C">
          <w:rPr>
            <w:szCs w:val="24"/>
          </w:rPr>
          <w:delText>)</w:delText>
        </w:r>
      </w:del>
      <w:r w:rsidRPr="004E6FCA">
        <w:rPr>
          <w:szCs w:val="24"/>
        </w:rPr>
        <w:t xml:space="preserve">, </w:t>
      </w:r>
      <w:ins w:id="40" w:author="Billy Mitchell" w:date="2024-02-07T12:57:00Z">
        <w:r w:rsidR="00245CC6">
          <w:rPr>
            <w:szCs w:val="24"/>
          </w:rPr>
          <w:t>Study</w:t>
        </w:r>
      </w:ins>
      <w:del w:id="41" w:author="Billy Mitchell" w:date="2024-02-07T12:57:00Z">
        <w:r w:rsidRPr="004E6FCA" w:rsidDel="00245CC6">
          <w:rPr>
            <w:szCs w:val="24"/>
          </w:rPr>
          <w:delText>Experiment</w:delText>
        </w:r>
      </w:del>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0BFE83AC"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ins w:id="42" w:author="Billy Mitchell" w:date="2024-02-07T12:57:00Z">
        <w:r w:rsidR="00245CC6">
          <w:rPr>
            <w:szCs w:val="24"/>
          </w:rPr>
          <w:t>Study</w:t>
        </w:r>
      </w:ins>
      <w:del w:id="43" w:author="Billy Mitchell" w:date="2024-02-07T12:57:00Z">
        <w:r w:rsidR="004E6FCA" w:rsidRPr="004E6FCA" w:rsidDel="00245CC6">
          <w:rPr>
            <w:szCs w:val="24"/>
          </w:rPr>
          <w:delText>Experiment</w:delText>
        </w:r>
      </w:del>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2013C5">
        <w:rPr>
          <w:szCs w:val="24"/>
        </w:rPr>
        <w:t>.</w:t>
      </w:r>
      <w:r w:rsidR="00CB54A4">
        <w:rPr>
          <w:szCs w:val="24"/>
        </w:rPr>
        <w:t xml:space="preserve"> </w:t>
      </w:r>
    </w:p>
    <w:p w14:paraId="50D40366" w14:textId="2BB876A4" w:rsidR="00A315ED" w:rsidRDefault="00CB54A4" w:rsidP="00C6526E">
      <w:pPr>
        <w:spacing w:after="0" w:line="480" w:lineRule="auto"/>
        <w:ind w:left="0" w:firstLine="720"/>
        <w:rPr>
          <w:b/>
          <w:szCs w:val="24"/>
        </w:rPr>
      </w:pPr>
      <w:r>
        <w:rPr>
          <w:szCs w:val="24"/>
        </w:rPr>
        <w:t>Study 3 tasked untrained participants with watching videos of varying negative intensity and</w:t>
      </w:r>
      <w:r w:rsidR="00DF0574">
        <w:rPr>
          <w:szCs w:val="24"/>
        </w:rPr>
        <w:t xml:space="preserve"> subsequently</w:t>
      </w:r>
      <w:r>
        <w:rPr>
          <w:szCs w:val="24"/>
        </w:rPr>
        <w:t xml:space="preserve"> either reporting the regulatory strategies that they </w:t>
      </w:r>
      <w:r w:rsidR="00DF0574">
        <w:rPr>
          <w:szCs w:val="24"/>
        </w:rPr>
        <w:t xml:space="preserve">used (experiencing) or the </w:t>
      </w:r>
      <w:r w:rsidR="00DF0574">
        <w:rPr>
          <w:szCs w:val="24"/>
        </w:rPr>
        <w:lastRenderedPageBreak/>
        <w:t xml:space="preserve">strategies that they predict might be used (forecasting) to downregulate their negative emotions. </w:t>
      </w:r>
      <w:r w:rsidR="00795CB8">
        <w:rPr>
          <w:szCs w:val="24"/>
        </w:rPr>
        <w:t xml:space="preserve">For both forecasters and </w:t>
      </w:r>
      <w:ins w:id="44" w:author="Billy Mitchell" w:date="2024-03-06T15:18:00Z">
        <w:r w:rsidR="00CD748D">
          <w:rPr>
            <w:szCs w:val="24"/>
          </w:rPr>
          <w:t>strategy use</w:t>
        </w:r>
      </w:ins>
      <w:del w:id="45" w:author="Billy Mitchell" w:date="2024-03-06T15:18:00Z">
        <w:r w:rsidR="00795CB8" w:rsidDel="00CD748D">
          <w:rPr>
            <w:szCs w:val="24"/>
          </w:rPr>
          <w:delText>experienc</w:delText>
        </w:r>
      </w:del>
      <w:del w:id="46" w:author="Billy Mitchell" w:date="2024-03-06T15:23:00Z">
        <w:r w:rsidR="00795CB8" w:rsidDel="00CD748D">
          <w:rPr>
            <w:szCs w:val="24"/>
          </w:rPr>
          <w:delText>e</w:delText>
        </w:r>
      </w:del>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00DA4477" w:rsidR="00EE6731" w:rsidRPr="00EE6731" w:rsidRDefault="00245CC6" w:rsidP="00E44513">
      <w:pPr>
        <w:spacing w:after="0" w:line="480" w:lineRule="auto"/>
        <w:ind w:left="0" w:firstLine="720"/>
        <w:rPr>
          <w:szCs w:val="24"/>
        </w:rPr>
      </w:pPr>
      <w:ins w:id="47" w:author="Billy Mitchell" w:date="2024-02-07T12:57:00Z">
        <w:r>
          <w:rPr>
            <w:b/>
            <w:szCs w:val="24"/>
          </w:rPr>
          <w:t>STUDY</w:t>
        </w:r>
      </w:ins>
      <w:del w:id="48" w:author="Billy Mitchell" w:date="2024-02-07T12:57:00Z">
        <w:r w:rsidR="00B720B2" w:rsidRPr="008C7178" w:rsidDel="00245CC6">
          <w:rPr>
            <w:b/>
            <w:szCs w:val="24"/>
          </w:rPr>
          <w:delText>EXPERIMENT</w:delText>
        </w:r>
      </w:del>
      <w:r w:rsidR="00B720B2" w:rsidRPr="008C7178">
        <w:rPr>
          <w:b/>
          <w:szCs w:val="24"/>
        </w:rPr>
        <w:t xml:space="preserve"> </w:t>
      </w:r>
      <w:r w:rsidR="00083D59">
        <w:rPr>
          <w:b/>
          <w:szCs w:val="24"/>
        </w:rPr>
        <w:t>1</w:t>
      </w:r>
      <w:r w:rsidR="00D03243">
        <w:rPr>
          <w:b/>
          <w:szCs w:val="24"/>
        </w:rPr>
        <w:t xml:space="preserve"> METHODS</w:t>
      </w:r>
    </w:p>
    <w:p w14:paraId="43A0FEE3" w14:textId="5F5D1D43" w:rsidR="00083D59" w:rsidRPr="008C7178" w:rsidRDefault="00245CC6" w:rsidP="00E44513">
      <w:pPr>
        <w:spacing w:after="0" w:line="480" w:lineRule="auto"/>
        <w:ind w:left="0" w:firstLine="720"/>
        <w:rPr>
          <w:szCs w:val="24"/>
        </w:rPr>
      </w:pPr>
      <w:ins w:id="49" w:author="Billy Mitchell" w:date="2024-02-07T12:57:00Z">
        <w:r>
          <w:rPr>
            <w:szCs w:val="24"/>
          </w:rPr>
          <w:t>Study</w:t>
        </w:r>
      </w:ins>
      <w:del w:id="50" w:author="Billy Mitchell" w:date="2024-02-07T12:57:00Z">
        <w:r w:rsidR="00083D59" w:rsidRPr="008C7178" w:rsidDel="00245CC6">
          <w:rPr>
            <w:szCs w:val="24"/>
          </w:rPr>
          <w:delText>Experiment</w:delText>
        </w:r>
      </w:del>
      <w:r w:rsidR="00083D59" w:rsidRPr="008C7178">
        <w:rPr>
          <w:szCs w:val="24"/>
        </w:rPr>
        <w:t xml:space="preserve"> 1 tested whether the emotional intensity of negatively-valenced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3876DE86" w:rsidR="00BE63C2" w:rsidRPr="006B0891" w:rsidRDefault="00BE63C2" w:rsidP="00E44513">
      <w:pPr>
        <w:spacing w:after="0" w:line="480" w:lineRule="auto"/>
        <w:ind w:left="0" w:firstLine="720"/>
        <w:rPr>
          <w:szCs w:val="24"/>
        </w:rPr>
      </w:pPr>
      <w:r>
        <w:rPr>
          <w:b/>
          <w:bCs/>
          <w:szCs w:val="24"/>
        </w:rPr>
        <w:t>P</w:t>
      </w:r>
      <w:ins w:id="51" w:author="Billy Mitchell" w:date="2024-03-06T11:32:00Z">
        <w:r w:rsidR="005F2875">
          <w:rPr>
            <w:b/>
            <w:bCs/>
            <w:szCs w:val="24"/>
          </w:rPr>
          <w:t>reliminary</w:t>
        </w:r>
      </w:ins>
      <w:del w:id="52" w:author="Billy Mitchell" w:date="2024-03-06T11:32:00Z">
        <w:r w:rsidDel="005F2875">
          <w:rPr>
            <w:b/>
            <w:bCs/>
            <w:szCs w:val="24"/>
          </w:rPr>
          <w:delText>ilot</w:delText>
        </w:r>
      </w:del>
      <w:r>
        <w:rPr>
          <w:b/>
          <w:bCs/>
          <w:szCs w:val="24"/>
        </w:rPr>
        <w:t xml:space="preserve"> Study. </w:t>
      </w:r>
      <w:r>
        <w:rPr>
          <w:szCs w:val="24"/>
        </w:rPr>
        <w:t>A p</w:t>
      </w:r>
      <w:ins w:id="53" w:author="Billy Mitchell" w:date="2024-03-06T11:32:00Z">
        <w:r w:rsidR="005F2875">
          <w:rPr>
            <w:szCs w:val="24"/>
          </w:rPr>
          <w:t>reliminary</w:t>
        </w:r>
      </w:ins>
      <w:del w:id="54" w:author="Billy Mitchell" w:date="2024-03-06T11:32:00Z">
        <w:r w:rsidDel="005F2875">
          <w:rPr>
            <w:szCs w:val="24"/>
          </w:rPr>
          <w:delText>ilot</w:delText>
        </w:r>
      </w:del>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w:t>
      </w:r>
      <w:ins w:id="55" w:author="Billy Mitchell" w:date="2024-03-06T11:33:00Z">
        <w:r w:rsidR="005F2875">
          <w:rPr>
            <w:szCs w:val="24"/>
          </w:rPr>
          <w:t xml:space="preserve">This preliminary </w:t>
        </w:r>
        <w:r w:rsidR="005F2875">
          <w:rPr>
            <w:szCs w:val="24"/>
          </w:rPr>
          <w:lastRenderedPageBreak/>
          <w:t>study</w:t>
        </w:r>
      </w:ins>
      <w:del w:id="56" w:author="Billy Mitchell" w:date="2024-03-06T11:33:00Z">
        <w:r w:rsidDel="005F2875">
          <w:rPr>
            <w:szCs w:val="24"/>
          </w:rPr>
          <w:delText>Piloting</w:delText>
        </w:r>
      </w:del>
      <w:r>
        <w:rPr>
          <w:szCs w:val="24"/>
        </w:rPr>
        <w:t xml:space="preserve"> allowed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ins w:id="57" w:author="Billy Mitchell" w:date="2024-03-06T11:33:00Z">
        <w:r w:rsidR="005F2875">
          <w:rPr>
            <w:szCs w:val="24"/>
          </w:rPr>
          <w:t>reliminary study</w:t>
        </w:r>
      </w:ins>
      <w:del w:id="58" w:author="Billy Mitchell" w:date="2024-03-06T11:33:00Z">
        <w:r w:rsidR="009B0A20" w:rsidDel="005F2875">
          <w:rPr>
            <w:szCs w:val="24"/>
          </w:rPr>
          <w:delText>ilot</w:delText>
        </w:r>
      </w:del>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CD399D">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CD399D">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9" w:name="_Hlk150334285"/>
      <w:r>
        <w:rPr>
          <w:szCs w:val="24"/>
        </w:rPr>
        <w:t>(</w:t>
      </w:r>
      <w:r>
        <w:rPr>
          <w:i/>
          <w:szCs w:val="24"/>
        </w:rPr>
        <w:t>See</w:t>
      </w:r>
      <w:r>
        <w:rPr>
          <w:szCs w:val="24"/>
        </w:rPr>
        <w:t xml:space="preserve"> </w:t>
      </w:r>
      <w:r>
        <w:rPr>
          <w:b/>
          <w:szCs w:val="24"/>
        </w:rPr>
        <w:t xml:space="preserve">Supplementary Materials </w:t>
      </w:r>
      <w:r>
        <w:rPr>
          <w:szCs w:val="24"/>
        </w:rPr>
        <w:t>for more p</w:t>
      </w:r>
      <w:ins w:id="60" w:author="Billy Mitchell" w:date="2024-03-06T11:33:00Z">
        <w:r w:rsidR="005F2875">
          <w:rPr>
            <w:szCs w:val="24"/>
          </w:rPr>
          <w:t>reliminary study</w:t>
        </w:r>
      </w:ins>
      <w:del w:id="61" w:author="Billy Mitchell" w:date="2024-03-06T11:33:00Z">
        <w:r w:rsidDel="005F2875">
          <w:rPr>
            <w:szCs w:val="24"/>
          </w:rPr>
          <w:delText>ilot</w:delText>
        </w:r>
      </w:del>
      <w:r>
        <w:rPr>
          <w:szCs w:val="24"/>
        </w:rPr>
        <w:t xml:space="preserve"> design and analyses details)</w:t>
      </w:r>
      <w:bookmarkEnd w:id="5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ins w:id="62" w:author="Billy Mitchell" w:date="2024-03-06T11:33:00Z">
        <w:r w:rsidR="005F2875">
          <w:rPr>
            <w:szCs w:val="24"/>
          </w:rPr>
          <w:t>preliminary study</w:t>
        </w:r>
      </w:ins>
      <w:del w:id="63" w:author="Billy Mitchell" w:date="2024-03-06T11:33:00Z">
        <w:r w:rsidR="00134823" w:rsidDel="005F2875">
          <w:rPr>
            <w:szCs w:val="24"/>
          </w:rPr>
          <w:delText>pilot</w:delText>
        </w:r>
      </w:del>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ins w:id="64" w:author="Billy Mitchell" w:date="2024-02-07T12:57:00Z">
        <w:r w:rsidR="00245CC6">
          <w:rPr>
            <w:szCs w:val="24"/>
          </w:rPr>
          <w:t>Study</w:t>
        </w:r>
      </w:ins>
      <w:del w:id="65" w:author="Billy Mitchell" w:date="2024-02-07T12:57:00Z">
        <w:r w:rsidDel="00245CC6">
          <w:rPr>
            <w:szCs w:val="24"/>
          </w:rPr>
          <w:delText>Experiment</w:delText>
        </w:r>
      </w:del>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CD399D">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ins w:id="66" w:author="Billy Mitchell" w:date="2024-03-06T11:32:00Z">
        <w:r w:rsidR="005F2875">
          <w:rPr>
            <w:szCs w:val="24"/>
          </w:rPr>
          <w:t>study</w:t>
        </w:r>
      </w:ins>
      <w:del w:id="67" w:author="Billy Mitchell" w:date="2024-03-06T11:32:00Z">
        <w:r w:rsidDel="005F2875">
          <w:rPr>
            <w:szCs w:val="24"/>
          </w:rPr>
          <w:delText>experiment</w:delText>
        </w:r>
      </w:del>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lastRenderedPageBreak/>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0BBCF1C7" w:rsidR="00654027" w:rsidRDefault="00245CC6" w:rsidP="00E44513">
      <w:pPr>
        <w:spacing w:after="0" w:line="480" w:lineRule="auto"/>
        <w:ind w:left="0" w:firstLine="720"/>
        <w:rPr>
          <w:szCs w:val="24"/>
        </w:rPr>
      </w:pPr>
      <w:ins w:id="68" w:author="Billy Mitchell" w:date="2024-02-07T12:57:00Z">
        <w:r>
          <w:rPr>
            <w:b/>
            <w:szCs w:val="24"/>
          </w:rPr>
          <w:t>Study</w:t>
        </w:r>
      </w:ins>
      <w:del w:id="69" w:author="Billy Mitchell" w:date="2024-02-07T12:57:00Z">
        <w:r w:rsidR="00D90BC6" w:rsidDel="00245CC6">
          <w:rPr>
            <w:b/>
            <w:szCs w:val="24"/>
          </w:rPr>
          <w:delText>Experiment</w:delText>
        </w:r>
      </w:del>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20"/>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21"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7D0D4D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r w:rsidR="00DF1FB0">
        <w:rPr>
          <w:szCs w:val="24"/>
        </w:rPr>
        <w:t xml:space="preserve"> to</w:t>
      </w:r>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CD399D">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49C2EA22"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ins w:id="70" w:author="Billy Mitchell" w:date="2024-03-06T13:01:00Z">
        <w:r w:rsidR="00A5748C">
          <w:rPr>
            <w:szCs w:val="24"/>
          </w:rPr>
          <w:t>. P</w:t>
        </w:r>
      </w:ins>
      <w:del w:id="71" w:author="Billy Mitchell" w:date="2024-03-06T13:01:00Z">
        <w:r w:rsidR="00AE64F8" w:rsidRPr="008C7178" w:rsidDel="00A5748C">
          <w:rPr>
            <w:szCs w:val="24"/>
          </w:rPr>
          <w:delText xml:space="preserve"> (p</w:delText>
        </w:r>
      </w:del>
      <w:r w:rsidR="00AE64F8" w:rsidRPr="008C7178">
        <w:rPr>
          <w:szCs w:val="24"/>
        </w:rPr>
        <w:t>articipants were to walk through the haunted house in a single file line and avoid sharing thoughts, reactions, and experiences with other participants</w:t>
      </w:r>
      <w:del w:id="72" w:author="Billy Mitchell" w:date="2024-03-06T13:01:00Z">
        <w:r w:rsidR="00AE64F8" w:rsidRPr="008C7178" w:rsidDel="00A5748C">
          <w:rPr>
            <w:szCs w:val="24"/>
          </w:rPr>
          <w:delText>)</w:delText>
        </w:r>
      </w:del>
      <w:r w:rsidR="00AE64F8" w:rsidRPr="008C7178">
        <w:rPr>
          <w:szCs w:val="24"/>
        </w:rPr>
        <w:t>.</w:t>
      </w:r>
      <w:ins w:id="73" w:author="Billy Mitchell" w:date="2024-03-06T13:11:00Z">
        <w:r w:rsidR="000F5805">
          <w:rPr>
            <w:szCs w:val="24"/>
          </w:rPr>
          <w:t xml:space="preserve"> </w:t>
        </w:r>
        <w:r w:rsidR="000F5805">
          <w:rPr>
            <w:szCs w:val="24"/>
          </w:rPr>
          <w:t>Limitin</w:t>
        </w:r>
        <w:r w:rsidR="000F5805">
          <w:rPr>
            <w:szCs w:val="24"/>
          </w:rPr>
          <w:t>g</w:t>
        </w:r>
        <w:r w:rsidR="000F5805">
          <w:rPr>
            <w:szCs w:val="24"/>
          </w:rPr>
          <w:t xml:space="preserve"> communication prevented participants from skewing </w:t>
        </w:r>
      </w:ins>
      <w:ins w:id="74" w:author="Billy Mitchell" w:date="2024-03-06T13:12:00Z">
        <w:r w:rsidR="000F5805">
          <w:rPr>
            <w:szCs w:val="24"/>
          </w:rPr>
          <w:t xml:space="preserve">each </w:t>
        </w:r>
      </w:ins>
      <w:ins w:id="75" w:author="Billy Mitchell" w:date="2024-03-06T13:11:00Z">
        <w:r w:rsidR="000F5805">
          <w:rPr>
            <w:szCs w:val="24"/>
          </w:rPr>
          <w:t>othe</w:t>
        </w:r>
      </w:ins>
      <w:ins w:id="76" w:author="Billy Mitchell" w:date="2024-03-06T13:12:00Z">
        <w:r w:rsidR="000F5805">
          <w:rPr>
            <w:szCs w:val="24"/>
          </w:rPr>
          <w:t>r</w:t>
        </w:r>
      </w:ins>
      <w:ins w:id="77" w:author="Billy Mitchell" w:date="2024-03-06T13:11:00Z">
        <w:r w:rsidR="000F5805">
          <w:rPr>
            <w:szCs w:val="24"/>
          </w:rPr>
          <w:t xml:space="preserve">’s </w:t>
        </w:r>
      </w:ins>
      <w:ins w:id="78" w:author="Billy Mitchell" w:date="2024-03-06T13:29:00Z">
        <w:r w:rsidR="00E1386C">
          <w:rPr>
            <w:szCs w:val="24"/>
          </w:rPr>
          <w:t xml:space="preserve">memories and </w:t>
        </w:r>
      </w:ins>
      <w:ins w:id="79" w:author="Billy Mitchell" w:date="2024-03-06T13:11:00Z">
        <w:r w:rsidR="000F5805">
          <w:rPr>
            <w:szCs w:val="24"/>
          </w:rPr>
          <w:t>perception</w:t>
        </w:r>
      </w:ins>
      <w:ins w:id="80" w:author="Billy Mitchell" w:date="2024-03-06T13:29:00Z">
        <w:r w:rsidR="00E1386C">
          <w:rPr>
            <w:szCs w:val="24"/>
          </w:rPr>
          <w:t>s</w:t>
        </w:r>
      </w:ins>
      <w:ins w:id="81" w:author="Billy Mitchell" w:date="2024-03-06T13:11:00Z">
        <w:r w:rsidR="000F5805">
          <w:rPr>
            <w:szCs w:val="24"/>
          </w:rPr>
          <w:t xml:space="preserve"> of the events before they could be recorded.</w:t>
        </w:r>
      </w:ins>
      <w:r>
        <w:rPr>
          <w:szCs w:val="24"/>
        </w:rPr>
        <w:t xml:space="preserve"> </w:t>
      </w:r>
      <w:del w:id="82" w:author="Billy Mitchell" w:date="2024-03-06T13:12:00Z">
        <w:r w:rsidR="00AE64F8" w:rsidRPr="008C7178" w:rsidDel="000F5805">
          <w:rPr>
            <w:szCs w:val="24"/>
          </w:rPr>
          <w:delText>However, they</w:delText>
        </w:r>
      </w:del>
      <w:ins w:id="83" w:author="Billy Mitchell" w:date="2024-03-06T13:12:00Z">
        <w:r w:rsidR="000F5805">
          <w:rPr>
            <w:szCs w:val="24"/>
          </w:rPr>
          <w:t>Participants</w:t>
        </w:r>
      </w:ins>
      <w:r w:rsidR="00AE64F8" w:rsidRPr="008C7178">
        <w:rPr>
          <w:szCs w:val="24"/>
        </w:rPr>
        <w:t xml:space="preserve"> were encouraged to act and react as naturally as possible</w:t>
      </w:r>
      <w:r w:rsidR="00E206EE">
        <w:rPr>
          <w:szCs w:val="24"/>
        </w:rPr>
        <w:t xml:space="preserve"> without interacting with each other (i.e., </w:t>
      </w:r>
      <w:r w:rsidR="00E206EE">
        <w:rPr>
          <w:szCs w:val="24"/>
        </w:rPr>
        <w:lastRenderedPageBreak/>
        <w:t>grabbing, holding, touching, etc.)</w:t>
      </w:r>
      <w:r w:rsidR="00AE64F8" w:rsidRPr="008C7178">
        <w:rPr>
          <w:szCs w:val="24"/>
        </w:rPr>
        <w:t>.</w:t>
      </w:r>
      <w:ins w:id="84" w:author="Billy Mitchell" w:date="2024-03-06T13:07:00Z">
        <w:r w:rsidR="00A5748C">
          <w:rPr>
            <w:szCs w:val="24"/>
          </w:rPr>
          <w:t xml:space="preserve"> While</w:t>
        </w:r>
      </w:ins>
      <w:ins w:id="85" w:author="Billy Mitchell" w:date="2024-03-06T13:09:00Z">
        <w:r w:rsidR="000F5805">
          <w:rPr>
            <w:szCs w:val="24"/>
          </w:rPr>
          <w:t xml:space="preserve"> verbal and physical</w:t>
        </w:r>
      </w:ins>
      <w:ins w:id="86" w:author="Billy Mitchell" w:date="2024-03-06T13:07:00Z">
        <w:r w:rsidR="00A5748C">
          <w:rPr>
            <w:szCs w:val="24"/>
          </w:rPr>
          <w:t xml:space="preserve"> social support are recognized</w:t>
        </w:r>
      </w:ins>
      <w:ins w:id="87" w:author="Billy Mitchell" w:date="2024-03-06T13:08:00Z">
        <w:r w:rsidR="00A5748C">
          <w:rPr>
            <w:szCs w:val="24"/>
          </w:rPr>
          <w:t xml:space="preserve"> and effective</w:t>
        </w:r>
      </w:ins>
      <w:ins w:id="88" w:author="Billy Mitchell" w:date="2024-03-06T13:07:00Z">
        <w:r w:rsidR="00A5748C">
          <w:rPr>
            <w:szCs w:val="24"/>
          </w:rPr>
          <w:t xml:space="preserve"> forms of emotion regulation</w:t>
        </w:r>
      </w:ins>
      <w:r w:rsidR="000F5805">
        <w:rPr>
          <w:szCs w:val="24"/>
        </w:rPr>
        <w:fldChar w:fldCharType="begin"/>
      </w:r>
      <w:r w:rsidR="000F5805">
        <w:rPr>
          <w:szCs w:val="24"/>
        </w:rPr>
        <w:instrText xml:space="preserve"> ADDIN ZOTERO_ITEM CSL_CITATION {"citationID":"M8kQFtjs","properties":{"formattedCitation":"(Webb et al., 2012)","plainCitation":"(Webb et al., 2012)","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separate"/>
      </w:r>
      <w:del w:id="89" w:author="Billy Mitchell" w:date="2024-03-06T13:25:00Z">
        <w:r w:rsidR="000F5805" w:rsidRPr="000F5805" w:rsidDel="00DF742F">
          <w:delText>(Webb et al., 2012)</w:delText>
        </w:r>
      </w:del>
      <w:r w:rsidR="000F5805">
        <w:rPr>
          <w:szCs w:val="24"/>
        </w:rPr>
        <w:fldChar w:fldCharType="end"/>
      </w:r>
      <w:ins w:id="90" w:author="Billy Mitchell" w:date="2024-03-06T13:07:00Z">
        <w:r w:rsidR="00A5748C">
          <w:rPr>
            <w:szCs w:val="24"/>
          </w:rPr>
          <w:t>,</w:t>
        </w:r>
      </w:ins>
      <w:ins w:id="91" w:author="Billy Mitchell" w:date="2024-03-06T13:08:00Z">
        <w:r w:rsidR="00A5748C">
          <w:rPr>
            <w:szCs w:val="24"/>
          </w:rPr>
          <w:t xml:space="preserve"> they were beyond the purview of this study</w:t>
        </w:r>
      </w:ins>
      <w:ins w:id="92" w:author="Billy Mitchell" w:date="2024-03-06T13:26:00Z">
        <w:r w:rsidR="00DF742F">
          <w:rPr>
            <w:szCs w:val="24"/>
          </w:rPr>
          <w:t xml:space="preserve">’s focus </w:t>
        </w:r>
      </w:ins>
      <w:ins w:id="93" w:author="Billy Mitchell" w:date="2024-03-06T13:27:00Z">
        <w:r w:rsidR="00DF742F">
          <w:rPr>
            <w:szCs w:val="24"/>
          </w:rPr>
          <w:t xml:space="preserve">upon </w:t>
        </w:r>
      </w:ins>
      <w:ins w:id="94" w:author="Billy Mitchell" w:date="2024-03-06T13:26:00Z">
        <w:r w:rsidR="00DF742F">
          <w:rPr>
            <w:szCs w:val="24"/>
          </w:rPr>
          <w:t>Process Theory strategies</w:t>
        </w:r>
      </w:ins>
      <w:ins w:id="95" w:author="Billy Mitchell" w:date="2024-03-06T13:28:00Z">
        <w:r w:rsidR="00DF742F">
          <w:rPr>
            <w:szCs w:val="24"/>
          </w:rPr>
          <w:t>. P</w:t>
        </w:r>
      </w:ins>
      <w:ins w:id="96" w:author="Billy Mitchell" w:date="2024-03-06T13:27:00Z">
        <w:r w:rsidR="00DF742F">
          <w:rPr>
            <w:szCs w:val="24"/>
          </w:rPr>
          <w:t xml:space="preserve">erceptions of social support were </w:t>
        </w:r>
      </w:ins>
      <w:ins w:id="97" w:author="Billy Mitchell" w:date="2024-03-06T13:28:00Z">
        <w:r w:rsidR="00E1386C">
          <w:rPr>
            <w:szCs w:val="24"/>
          </w:rPr>
          <w:t xml:space="preserve">captured after exposure to </w:t>
        </w:r>
      </w:ins>
      <w:ins w:id="98" w:author="Billy Mitchell" w:date="2024-03-06T13:27:00Z">
        <w:r w:rsidR="00DF742F">
          <w:rPr>
            <w:szCs w:val="24"/>
          </w:rPr>
          <w:t xml:space="preserve">assess their potential </w:t>
        </w:r>
      </w:ins>
      <w:ins w:id="99" w:author="Billy Mitchell" w:date="2024-03-06T13:28:00Z">
        <w:r w:rsidR="00DF742F">
          <w:rPr>
            <w:szCs w:val="24"/>
          </w:rPr>
          <w:t>effect upon our outcomes</w:t>
        </w:r>
      </w:ins>
      <w:ins w:id="100" w:author="Billy Mitchell" w:date="2024-03-06T13:29:00Z">
        <w:r w:rsidR="00E1386C">
          <w:rPr>
            <w:szCs w:val="24"/>
          </w:rPr>
          <w:t xml:space="preserve"> of interest</w:t>
        </w:r>
      </w:ins>
      <w:ins w:id="101" w:author="Billy Mitchell" w:date="2024-03-06T13:11:00Z">
        <w:r w:rsidR="000F5805">
          <w:rPr>
            <w:szCs w:val="24"/>
          </w:rPr>
          <w:t xml:space="preserve">. </w:t>
        </w:r>
      </w:ins>
      <w:del w:id="102" w:author="Billy Mitchell" w:date="2024-03-06T13:08:00Z">
        <w:r w:rsidR="00AE64F8" w:rsidRPr="008C7178" w:rsidDel="00A5748C">
          <w:rPr>
            <w:szCs w:val="24"/>
          </w:rPr>
          <w:delText xml:space="preserve"> </w:delText>
        </w:r>
      </w:del>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5BE32B4D"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CD399D">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w:t>
      </w:r>
      <w:r w:rsidR="00A66903" w:rsidRPr="00A66903">
        <w:rPr>
          <w:szCs w:val="24"/>
        </w:rPr>
        <w:lastRenderedPageBreak/>
        <w:t>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CD399D">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CD399D">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CD399D">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103"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3"/>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w:t>
      </w:r>
      <w:r w:rsidR="00987F40">
        <w:rPr>
          <w:szCs w:val="24"/>
        </w:rPr>
        <w:lastRenderedPageBreak/>
        <w:t>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FF098D6"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ins w:id="104" w:author="Billy Mitchell" w:date="2024-03-06T11:33:00Z">
        <w:r w:rsidR="005F2875">
          <w:rPr>
            <w:szCs w:val="24"/>
          </w:rPr>
          <w:t>the preliminary</w:t>
        </w:r>
      </w:ins>
      <w:ins w:id="105" w:author="Billy Mitchell" w:date="2024-03-06T11:34:00Z">
        <w:r w:rsidR="005F2875">
          <w:rPr>
            <w:szCs w:val="24"/>
          </w:rPr>
          <w:t xml:space="preserve"> study</w:t>
        </w:r>
      </w:ins>
      <w:del w:id="106" w:author="Billy Mitchell" w:date="2024-03-06T11:33:00Z">
        <w:r w:rsidDel="005F2875">
          <w:rPr>
            <w:szCs w:val="24"/>
          </w:rPr>
          <w:delText>piloting</w:delText>
        </w:r>
      </w:del>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CD399D">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CD399D">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ins w:id="107" w:author="Billy Mitchell" w:date="2024-03-06T11:34:00Z">
        <w:r w:rsidR="005F2875">
          <w:rPr>
            <w:szCs w:val="24"/>
          </w:rPr>
          <w:t>the preliminary study</w:t>
        </w:r>
      </w:ins>
      <w:del w:id="108" w:author="Billy Mitchell" w:date="2024-03-06T11:34:00Z">
        <w:r w:rsidR="0014196C" w:rsidDel="005F2875">
          <w:rPr>
            <w:szCs w:val="24"/>
          </w:rPr>
          <w:delText>piloting</w:delText>
        </w:r>
      </w:del>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78770796" w:rsidR="00EA7DB5" w:rsidRPr="00EA7DB5" w:rsidRDefault="00F52285" w:rsidP="000967D7">
      <w:pPr>
        <w:spacing w:after="0" w:line="480" w:lineRule="auto"/>
        <w:ind w:left="0" w:firstLine="720"/>
        <w:rPr>
          <w:szCs w:val="24"/>
        </w:rPr>
      </w:pPr>
      <w:r>
        <w:rPr>
          <w:szCs w:val="24"/>
        </w:rPr>
        <w:lastRenderedPageBreak/>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ins w:id="109" w:author="Billy Mitchell" w:date="2024-03-06T11:34:00Z">
        <w:r w:rsidR="005F2875">
          <w:rPr>
            <w:szCs w:val="24"/>
          </w:rPr>
          <w:t>reliminary study</w:t>
        </w:r>
      </w:ins>
      <w:del w:id="110" w:author="Billy Mitchell" w:date="2024-03-06T11:34:00Z">
        <w:r w:rsidR="00B24E27" w:rsidDel="005F2875">
          <w:rPr>
            <w:szCs w:val="24"/>
          </w:rPr>
          <w:delText>ilot</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ins w:id="111" w:author="Billy Mitchell" w:date="2024-03-06T11:34:00Z">
        <w:r w:rsidR="005F2875">
          <w:rPr>
            <w:szCs w:val="24"/>
          </w:rPr>
          <w:t>reliminary</w:t>
        </w:r>
      </w:ins>
      <w:del w:id="112" w:author="Billy Mitchell" w:date="2024-03-06T11:34:00Z">
        <w:r w:rsidR="006117C7" w:rsidDel="005F2875">
          <w:rPr>
            <w:szCs w:val="24"/>
          </w:rPr>
          <w:delText>ilot</w:delText>
        </w:r>
      </w:del>
      <w:r w:rsidR="006117C7">
        <w:rPr>
          <w:szCs w:val="24"/>
        </w:rPr>
        <w:t xml:space="preserve"> study</w:t>
      </w:r>
      <w:r w:rsidR="00500583">
        <w:rPr>
          <w:szCs w:val="24"/>
        </w:rPr>
        <w:t>, but were not the same raters from the p</w:t>
      </w:r>
      <w:ins w:id="113" w:author="Billy Mitchell" w:date="2024-03-06T11:34:00Z">
        <w:r w:rsidR="005F2875">
          <w:rPr>
            <w:szCs w:val="24"/>
          </w:rPr>
          <w:t>reliminary</w:t>
        </w:r>
      </w:ins>
      <w:del w:id="114" w:author="Billy Mitchell" w:date="2024-03-06T11:34:00Z">
        <w:r w:rsidR="00500583" w:rsidDel="005F2875">
          <w:rPr>
            <w:szCs w:val="24"/>
          </w:rPr>
          <w:delText>ilot</w:delText>
        </w:r>
      </w:del>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549173DB"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lastRenderedPageBreak/>
        <w:fldChar w:fldCharType="begin"/>
      </w:r>
      <w:r w:rsidR="00CD399D">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5A2B0BB4"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CD399D">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CD399D">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ins w:id="115" w:author="Billy Mitchell" w:date="2024-02-07T12:58:00Z">
        <w:r w:rsidR="00245CC6">
          <w:rPr>
            <w:szCs w:val="24"/>
          </w:rPr>
          <w:t>Study</w:t>
        </w:r>
      </w:ins>
      <w:del w:id="116" w:author="Billy Mitchell" w:date="2024-02-07T12:58:00Z">
        <w:r w:rsidR="00B720B2" w:rsidRPr="008C7178" w:rsidDel="00245CC6">
          <w:rPr>
            <w:szCs w:val="24"/>
          </w:rPr>
          <w:delText>Experiment</w:delText>
        </w:r>
      </w:del>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4880A230" w:rsidR="00654027" w:rsidRDefault="00245CC6">
      <w:pPr>
        <w:spacing w:after="160" w:line="259" w:lineRule="auto"/>
        <w:ind w:firstLine="238"/>
        <w:rPr>
          <w:b/>
          <w:szCs w:val="24"/>
        </w:rPr>
        <w:pPrChange w:id="117" w:author="Billy Mitchell" w:date="2024-02-07T12:58:00Z">
          <w:pPr>
            <w:spacing w:after="160" w:line="259" w:lineRule="auto"/>
            <w:ind w:left="0" w:firstLine="720"/>
          </w:pPr>
        </w:pPrChange>
      </w:pPr>
      <w:ins w:id="118" w:author="Billy Mitchell" w:date="2024-02-07T12:58:00Z">
        <w:r>
          <w:rPr>
            <w:b/>
            <w:szCs w:val="24"/>
          </w:rPr>
          <w:t>STUDY</w:t>
        </w:r>
      </w:ins>
      <w:del w:id="119" w:author="Billy Mitchell" w:date="2024-02-07T12:58:00Z">
        <w:r w:rsidR="00876B93" w:rsidRPr="00134823" w:rsidDel="00245CC6">
          <w:rPr>
            <w:b/>
            <w:szCs w:val="24"/>
          </w:rPr>
          <w:delText>EXPERIMENT</w:delText>
        </w:r>
      </w:del>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w:t>
                          </w:r>
                          <w:proofErr w:type="gramStart"/>
                          <w:r>
                            <w:rPr>
                              <w:rFonts w:ascii="Calibri" w:eastAsia="Calibri" w:hAnsi="Calibri" w:cs="Calibri"/>
                              <w:bCs/>
                              <w:sz w:val="20"/>
                            </w:rPr>
                            <w:t>illustrating:</w:t>
                          </w:r>
                          <w:proofErr w:type="gramEnd"/>
                          <w:r>
                            <w:rPr>
                              <w:rFonts w:ascii="Calibri" w:eastAsia="Calibri" w:hAnsi="Calibri" w:cs="Calibri"/>
                              <w:bCs/>
                              <w:sz w:val="20"/>
                            </w:rPr>
                            <w:t xml:space="preserve">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20"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20"/>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656743FC"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ins w:id="121" w:author="Billy Mitchell" w:date="2024-03-06T11:34:00Z">
        <w:r w:rsidR="005F2875">
          <w:rPr>
            <w:bCs/>
            <w:szCs w:val="24"/>
          </w:rPr>
          <w:t>reliminary</w:t>
        </w:r>
      </w:ins>
      <w:del w:id="122" w:author="Billy Mitchell" w:date="2024-03-06T11:34:00Z">
        <w:r w:rsidR="00D124F4" w:rsidDel="005F2875">
          <w:rPr>
            <w:bCs/>
            <w:szCs w:val="24"/>
          </w:rPr>
          <w:delText>ilot</w:delText>
        </w:r>
      </w:del>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ins w:id="123" w:author="Billy Mitchell" w:date="2024-03-06T11:35:00Z">
        <w:r w:rsidR="005F2875">
          <w:rPr>
            <w:szCs w:val="24"/>
          </w:rPr>
          <w:t>reliminary study</w:t>
        </w:r>
      </w:ins>
      <w:del w:id="124" w:author="Billy Mitchell" w:date="2024-03-06T11:35:00Z">
        <w:r w:rsidR="00ED5394" w:rsidDel="005F2875">
          <w:rPr>
            <w:szCs w:val="24"/>
          </w:rPr>
          <w:delText>ilot</w:delText>
        </w:r>
      </w:del>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375B68EE"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xml:space="preserve">). Our best performing non-null model,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34A7538C"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CD399D">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its replication beyond lab settings has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9C0B1F">
        <w:rPr>
          <w:bCs/>
          <w:szCs w:val="24"/>
        </w:rPr>
        <w:t>, as assessed by the RAT tes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lastRenderedPageBreak/>
        <w:t>even when adjusting for baseline cognitive load, as assessed both prior to exposure and one-week later</w:t>
      </w:r>
      <w:r>
        <w:rPr>
          <w:bCs/>
          <w:szCs w:val="24"/>
        </w:rPr>
        <w:t>.</w:t>
      </w:r>
    </w:p>
    <w:p w14:paraId="59073843" w14:textId="2DA9569A"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CD399D">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CD399D">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CD399D">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sidR="00CD399D">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CD399D">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CD399D">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CD399D">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48D55524"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sex</w:t>
      </w:r>
      <w:r>
        <w:rPr>
          <w:bCs/>
          <w:szCs w:val="24"/>
        </w:rPr>
        <w:t xml:space="preserve"> (t(73) = 1.54,</w:t>
      </w:r>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7B17ED73"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CD399D">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08AE94C8"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CD399D">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52C9C503" w:rsidR="00654027" w:rsidRDefault="00245CC6">
      <w:pPr>
        <w:spacing w:after="160" w:line="259" w:lineRule="auto"/>
        <w:ind w:left="0" w:firstLine="720"/>
        <w:rPr>
          <w:b/>
          <w:szCs w:val="24"/>
        </w:rPr>
        <w:pPrChange w:id="125" w:author="Billy Mitchell" w:date="2024-02-07T12:58:00Z">
          <w:pPr>
            <w:spacing w:after="160" w:line="259" w:lineRule="auto"/>
            <w:ind w:left="0" w:firstLine="0"/>
          </w:pPr>
        </w:pPrChange>
      </w:pPr>
      <w:ins w:id="126" w:author="Billy Mitchell" w:date="2024-02-07T12:58:00Z">
        <w:r>
          <w:rPr>
            <w:b/>
            <w:szCs w:val="24"/>
          </w:rPr>
          <w:t>STUDY</w:t>
        </w:r>
      </w:ins>
      <w:del w:id="127" w:author="Billy Mitchell" w:date="2024-02-07T12:58:00Z">
        <w:r w:rsidR="00B720B2" w:rsidRPr="008C7178" w:rsidDel="00245CC6">
          <w:rPr>
            <w:b/>
            <w:szCs w:val="24"/>
          </w:rPr>
          <w:delText>EXPERIMENT</w:delText>
        </w:r>
      </w:del>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0FC9393A"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ins w:id="128" w:author="Billy Mitchell" w:date="2024-03-06T11:35:00Z">
        <w:r w:rsidR="005F2875">
          <w:rPr>
            <w:szCs w:val="24"/>
          </w:rPr>
          <w:t>reliminary</w:t>
        </w:r>
      </w:ins>
      <w:del w:id="129" w:author="Billy Mitchell" w:date="2024-03-06T11:35:00Z">
        <w:r w:rsidR="002C6E4D" w:rsidDel="005F2875">
          <w:rPr>
            <w:szCs w:val="24"/>
          </w:rPr>
          <w:delText>ilot</w:delText>
        </w:r>
      </w:del>
      <w:r w:rsidR="002C6E4D">
        <w:rPr>
          <w:szCs w:val="24"/>
        </w:rPr>
        <w:t xml:space="preserve"> study and </w:t>
      </w:r>
      <w:ins w:id="130" w:author="Billy Mitchell" w:date="2024-02-07T12:58:00Z">
        <w:r w:rsidR="00245CC6">
          <w:rPr>
            <w:szCs w:val="24"/>
          </w:rPr>
          <w:t>Study</w:t>
        </w:r>
      </w:ins>
      <w:del w:id="131" w:author="Billy Mitchell" w:date="2024-02-07T12:58:00Z">
        <w:r w:rsidR="00B720B2" w:rsidRPr="008C7178" w:rsidDel="00245CC6">
          <w:rPr>
            <w:szCs w:val="24"/>
          </w:rPr>
          <w:delText>Experiment</w:delText>
        </w:r>
      </w:del>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2698A204"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between </w:t>
      </w:r>
      <w:r w:rsidR="00C21522">
        <w:rPr>
          <w:szCs w:val="24"/>
        </w:rPr>
        <w:t xml:space="preserve"> participants </w:t>
      </w:r>
      <w:r w:rsidR="00183114">
        <w:rPr>
          <w:szCs w:val="24"/>
        </w:rPr>
        <w:t>simulating (i.e., forecasting) self-regulation</w:t>
      </w:r>
      <w:r w:rsidR="00C21522">
        <w:rPr>
          <w:szCs w:val="24"/>
        </w:rPr>
        <w:t xml:space="preserve"> and participants </w:t>
      </w:r>
      <w:r w:rsidR="00183114">
        <w:rPr>
          <w:szCs w:val="24"/>
        </w:rPr>
        <w:t>performing (i.e., experienc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ins w:id="132" w:author="Billy Mitchell" w:date="2024-02-07T12:58:00Z">
        <w:r w:rsidR="00245CC6">
          <w:rPr>
            <w:szCs w:val="24"/>
          </w:rPr>
          <w:t xml:space="preserve"> Study</w:t>
        </w:r>
      </w:ins>
      <w:del w:id="133" w:author="Billy Mitchell" w:date="2024-02-07T12:58:00Z">
        <w:r w:rsidDel="00245CC6">
          <w:rPr>
            <w:szCs w:val="24"/>
          </w:rPr>
          <w:delText xml:space="preserve"> Experiment</w:delText>
        </w:r>
      </w:del>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ins w:id="134" w:author="Billy Mitchell" w:date="2024-03-06T11:35:00Z">
        <w:r w:rsidR="005F2875">
          <w:rPr>
            <w:szCs w:val="24"/>
          </w:rPr>
          <w:t>reliminary study</w:t>
        </w:r>
      </w:ins>
      <w:del w:id="135" w:author="Billy Mitchell" w:date="2024-03-06T11:35:00Z">
        <w:r w:rsidDel="005F2875">
          <w:rPr>
            <w:szCs w:val="24"/>
          </w:rPr>
          <w:delText>ilot</w:delText>
        </w:r>
      </w:del>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 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32E04113"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09DA12F"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ins w:id="136" w:author="Billy Mitchell" w:date="2024-03-06T11:35:00Z">
        <w:r w:rsidR="005F2875">
          <w:rPr>
            <w:szCs w:val="24"/>
          </w:rPr>
          <w:t>reliminary</w:t>
        </w:r>
      </w:ins>
      <w:del w:id="137" w:author="Billy Mitchell" w:date="2024-03-06T11:35:00Z">
        <w:r w:rsidR="00245B8B" w:rsidDel="005F2875">
          <w:rPr>
            <w:szCs w:val="24"/>
          </w:rPr>
          <w:delText>ilot</w:delText>
        </w:r>
      </w:del>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xml:space="preserve">, for reappraisal and distraction </w:t>
      </w:r>
      <w:r w:rsidR="00D729E1">
        <w:rPr>
          <w:szCs w:val="24"/>
        </w:rPr>
        <w:lastRenderedPageBreak/>
        <w:t>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ins w:id="138" w:author="Billy Mitchell" w:date="2024-03-06T15:24:00Z">
        <w:r w:rsidR="003D5F69">
          <w:rPr>
            <w:szCs w:val="24"/>
          </w:rPr>
          <w:t>original regulation strategy user</w:t>
        </w:r>
      </w:ins>
      <w:del w:id="139" w:author="Billy Mitchell" w:date="2024-03-06T15:24:00Z">
        <w:r w:rsidRPr="008C7178" w:rsidDel="003D5F69">
          <w:rPr>
            <w:szCs w:val="24"/>
          </w:rPr>
          <w:delText>experiencer</w:delText>
        </w:r>
      </w:del>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3618D0B4"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ins w:id="140" w:author="Billy Mitchell" w:date="2024-03-06T15:25:00Z">
                                <w:r w:rsidR="003D5F69">
                                  <w:rPr>
                                    <w:sz w:val="20"/>
                                    <w:szCs w:val="20"/>
                                  </w:rPr>
                                  <w:t xml:space="preserve">strategy </w:t>
                                </w:r>
                              </w:ins>
                              <w:r w:rsidRPr="004306C2">
                                <w:rPr>
                                  <w:sz w:val="20"/>
                                  <w:szCs w:val="20"/>
                                </w:rPr>
                                <w:t xml:space="preserve">forecasters) read the descriptions that </w:t>
                              </w:r>
                              <w:r>
                                <w:rPr>
                                  <w:sz w:val="20"/>
                                  <w:szCs w:val="20"/>
                                </w:rPr>
                                <w:t>p</w:t>
                              </w:r>
                              <w:ins w:id="141" w:author="Billy Mitchell" w:date="2024-03-06T11:38:00Z">
                                <w:r w:rsidR="005F2875">
                                  <w:rPr>
                                    <w:sz w:val="20"/>
                                    <w:szCs w:val="20"/>
                                  </w:rPr>
                                  <w:t>reliminary</w:t>
                                </w:r>
                              </w:ins>
                              <w:del w:id="142" w:author="Billy Mitchell" w:date="2024-03-06T11:38:00Z">
                                <w:r w:rsidDel="005F2875">
                                  <w:rPr>
                                    <w:sz w:val="20"/>
                                    <w:szCs w:val="20"/>
                                  </w:rPr>
                                  <w:delText>ilot</w:delText>
                                </w:r>
                              </w:del>
                              <w:r>
                                <w:rPr>
                                  <w:sz w:val="20"/>
                                  <w:szCs w:val="20"/>
                                </w:rPr>
                                <w:t xml:space="preserve"> study</w:t>
                              </w:r>
                              <w:r w:rsidRPr="004306C2">
                                <w:rPr>
                                  <w:sz w:val="20"/>
                                  <w:szCs w:val="20"/>
                                </w:rPr>
                                <w:t xml:space="preserve"> participants (</w:t>
                              </w:r>
                              <w:ins w:id="143" w:author="Billy Mitchell" w:date="2024-03-06T15:25:00Z">
                                <w:r w:rsidR="003D5F69">
                                  <w:rPr>
                                    <w:sz w:val="20"/>
                                    <w:szCs w:val="20"/>
                                  </w:rPr>
                                  <w:t>strategy user</w:t>
                                </w:r>
                              </w:ins>
                              <w:del w:id="144" w:author="Billy Mitchell" w:date="2024-03-06T15:24:00Z">
                                <w:r w:rsidRPr="004306C2" w:rsidDel="003D5F69">
                                  <w:rPr>
                                    <w:sz w:val="20"/>
                                    <w:szCs w:val="20"/>
                                  </w:rPr>
                                  <w:delText>experiencer</w:delText>
                                </w:r>
                              </w:del>
                              <w:r w:rsidRPr="004306C2">
                                <w:rPr>
                                  <w:sz w:val="20"/>
                                  <w:szCs w:val="20"/>
                                </w:rPr>
                                <w:t xml:space="preserve">s) wrote about their emotional experience in the haunted house. a. </w:t>
                              </w:r>
                              <w:ins w:id="145" w:author="Billy Mitchell" w:date="2024-03-06T15:25:00Z">
                                <w:r w:rsidR="003D5F69">
                                  <w:rPr>
                                    <w:sz w:val="20"/>
                                    <w:szCs w:val="20"/>
                                  </w:rPr>
                                  <w:t>Strateegy</w:t>
                                </w:r>
                              </w:ins>
                              <w:del w:id="146" w:author="Billy Mitchell" w:date="2024-03-06T15:25:00Z">
                                <w:r w:rsidRPr="004306C2" w:rsidDel="003D5F69">
                                  <w:rPr>
                                    <w:sz w:val="20"/>
                                    <w:szCs w:val="20"/>
                                  </w:rPr>
                                  <w:delText>F</w:delText>
                                </w:r>
                              </w:del>
                              <w:ins w:id="147" w:author="Billy Mitchell" w:date="2024-03-06T15:25:00Z">
                                <w:r w:rsidR="003D5F69">
                                  <w:rPr>
                                    <w:sz w:val="20"/>
                                    <w:szCs w:val="20"/>
                                  </w:rPr>
                                  <w:t xml:space="preserve"> f</w:t>
                                </w:r>
                              </w:ins>
                              <w:r w:rsidRPr="004306C2">
                                <w:rPr>
                                  <w:sz w:val="20"/>
                                  <w:szCs w:val="20"/>
                                </w:rPr>
                                <w:t xml:space="preserve">orecasters read the </w:t>
                              </w:r>
                              <w:ins w:id="148" w:author="Billy Mitchell" w:date="2024-03-06T15:25:00Z">
                                <w:r w:rsidR="003D5F69">
                                  <w:rPr>
                                    <w:sz w:val="20"/>
                                    <w:szCs w:val="20"/>
                                  </w:rPr>
                                  <w:t>strategy user</w:t>
                                </w:r>
                              </w:ins>
                              <w:del w:id="149" w:author="Billy Mitchell" w:date="2024-03-06T15:25:00Z">
                                <w:r w:rsidRPr="004306C2" w:rsidDel="003D5F69">
                                  <w:rPr>
                                    <w:sz w:val="20"/>
                                    <w:szCs w:val="20"/>
                                  </w:rPr>
                                  <w:delText>experiencer</w:delText>
                                </w:r>
                              </w:del>
                              <w:r w:rsidRPr="004306C2">
                                <w:rPr>
                                  <w:sz w:val="20"/>
                                  <w:szCs w:val="20"/>
                                </w:rPr>
                                <w:t xml:space="preserve">s’ emotional descriptions and intensity rating. b. </w:t>
                              </w:r>
                              <w:ins w:id="150" w:author="Billy Mitchell" w:date="2024-03-06T15:25:00Z">
                                <w:r w:rsidR="003D5F69">
                                  <w:rPr>
                                    <w:sz w:val="20"/>
                                    <w:szCs w:val="20"/>
                                  </w:rPr>
                                  <w:t xml:space="preserve">Strategy </w:t>
                                </w:r>
                              </w:ins>
                              <w:del w:id="151" w:author="Billy Mitchell" w:date="2024-03-06T15:25:00Z">
                                <w:r w:rsidRPr="004306C2" w:rsidDel="003D5F69">
                                  <w:rPr>
                                    <w:sz w:val="20"/>
                                    <w:szCs w:val="20"/>
                                  </w:rPr>
                                  <w:delText>F</w:delText>
                                </w:r>
                              </w:del>
                              <w:ins w:id="152" w:author="Billy Mitchell" w:date="2024-03-06T15:25:00Z">
                                <w:r w:rsidR="003D5F69">
                                  <w:rPr>
                                    <w:sz w:val="20"/>
                                    <w:szCs w:val="20"/>
                                  </w:rPr>
                                  <w:t>f</w:t>
                                </w:r>
                              </w:ins>
                              <w:r w:rsidRPr="004306C2">
                                <w:rPr>
                                  <w:sz w:val="20"/>
                                  <w:szCs w:val="20"/>
                                </w:rPr>
                                <w:t xml:space="preserve">orecasters indicated what regulation strategy (distraction or reappraisal) they </w:t>
                              </w:r>
                              <w:ins w:id="153" w:author="Billy Mitchell" w:date="2024-03-06T15:25:00Z">
                                <w:r w:rsidR="003D5F69">
                                  <w:rPr>
                                    <w:sz w:val="20"/>
                                    <w:szCs w:val="20"/>
                                  </w:rPr>
                                  <w:t xml:space="preserve">predict </w:t>
                                </w:r>
                              </w:ins>
                              <w:ins w:id="154" w:author="Billy Mitchell" w:date="2024-03-06T15:26:00Z">
                                <w:r w:rsidR="003D5F69">
                                  <w:rPr>
                                    <w:sz w:val="20"/>
                                    <w:szCs w:val="20"/>
                                  </w:rPr>
                                  <w:t xml:space="preserve">they </w:t>
                                </w:r>
                              </w:ins>
                              <w:r w:rsidRPr="004306C2">
                                <w:rPr>
                                  <w:sz w:val="20"/>
                                  <w:szCs w:val="20"/>
                                </w:rPr>
                                <w:t>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5"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BQx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x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e&#10;0BQx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type id="_x0000_t202" coordsize="21600,21600" o:spt="202" path="m,l,21600r21600,l21600,xe">
                  <v:stroke joinstyle="miter"/>
                  <v:path gradientshapeok="t" o:connecttype="rect"/>
                </v:shapetype>
                <v:shape id="Text Box 2" o:spid="_x0000_s104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3618D0B4"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ins w:id="155" w:author="Billy Mitchell" w:date="2024-03-06T15:25:00Z">
                          <w:r w:rsidR="003D5F69">
                            <w:rPr>
                              <w:sz w:val="20"/>
                              <w:szCs w:val="20"/>
                            </w:rPr>
                            <w:t xml:space="preserve">strategy </w:t>
                          </w:r>
                        </w:ins>
                        <w:r w:rsidRPr="004306C2">
                          <w:rPr>
                            <w:sz w:val="20"/>
                            <w:szCs w:val="20"/>
                          </w:rPr>
                          <w:t xml:space="preserve">forecasters) read the descriptions that </w:t>
                        </w:r>
                        <w:r>
                          <w:rPr>
                            <w:sz w:val="20"/>
                            <w:szCs w:val="20"/>
                          </w:rPr>
                          <w:t>p</w:t>
                        </w:r>
                        <w:ins w:id="156" w:author="Billy Mitchell" w:date="2024-03-06T11:38:00Z">
                          <w:r w:rsidR="005F2875">
                            <w:rPr>
                              <w:sz w:val="20"/>
                              <w:szCs w:val="20"/>
                            </w:rPr>
                            <w:t>reliminary</w:t>
                          </w:r>
                        </w:ins>
                        <w:del w:id="157" w:author="Billy Mitchell" w:date="2024-03-06T11:38:00Z">
                          <w:r w:rsidDel="005F2875">
                            <w:rPr>
                              <w:sz w:val="20"/>
                              <w:szCs w:val="20"/>
                            </w:rPr>
                            <w:delText>ilot</w:delText>
                          </w:r>
                        </w:del>
                        <w:r>
                          <w:rPr>
                            <w:sz w:val="20"/>
                            <w:szCs w:val="20"/>
                          </w:rPr>
                          <w:t xml:space="preserve"> study</w:t>
                        </w:r>
                        <w:r w:rsidRPr="004306C2">
                          <w:rPr>
                            <w:sz w:val="20"/>
                            <w:szCs w:val="20"/>
                          </w:rPr>
                          <w:t xml:space="preserve"> participants (</w:t>
                        </w:r>
                        <w:ins w:id="158" w:author="Billy Mitchell" w:date="2024-03-06T15:25:00Z">
                          <w:r w:rsidR="003D5F69">
                            <w:rPr>
                              <w:sz w:val="20"/>
                              <w:szCs w:val="20"/>
                            </w:rPr>
                            <w:t>strategy user</w:t>
                          </w:r>
                        </w:ins>
                        <w:del w:id="159" w:author="Billy Mitchell" w:date="2024-03-06T15:24:00Z">
                          <w:r w:rsidRPr="004306C2" w:rsidDel="003D5F69">
                            <w:rPr>
                              <w:sz w:val="20"/>
                              <w:szCs w:val="20"/>
                            </w:rPr>
                            <w:delText>experiencer</w:delText>
                          </w:r>
                        </w:del>
                        <w:r w:rsidRPr="004306C2">
                          <w:rPr>
                            <w:sz w:val="20"/>
                            <w:szCs w:val="20"/>
                          </w:rPr>
                          <w:t xml:space="preserve">s) wrote about their emotional experience in the haunted house. a. </w:t>
                        </w:r>
                        <w:ins w:id="160" w:author="Billy Mitchell" w:date="2024-03-06T15:25:00Z">
                          <w:r w:rsidR="003D5F69">
                            <w:rPr>
                              <w:sz w:val="20"/>
                              <w:szCs w:val="20"/>
                            </w:rPr>
                            <w:t>Strateegy</w:t>
                          </w:r>
                        </w:ins>
                        <w:del w:id="161" w:author="Billy Mitchell" w:date="2024-03-06T15:25:00Z">
                          <w:r w:rsidRPr="004306C2" w:rsidDel="003D5F69">
                            <w:rPr>
                              <w:sz w:val="20"/>
                              <w:szCs w:val="20"/>
                            </w:rPr>
                            <w:delText>F</w:delText>
                          </w:r>
                        </w:del>
                        <w:ins w:id="162" w:author="Billy Mitchell" w:date="2024-03-06T15:25:00Z">
                          <w:r w:rsidR="003D5F69">
                            <w:rPr>
                              <w:sz w:val="20"/>
                              <w:szCs w:val="20"/>
                            </w:rPr>
                            <w:t xml:space="preserve"> f</w:t>
                          </w:r>
                        </w:ins>
                        <w:r w:rsidRPr="004306C2">
                          <w:rPr>
                            <w:sz w:val="20"/>
                            <w:szCs w:val="20"/>
                          </w:rPr>
                          <w:t xml:space="preserve">orecasters read the </w:t>
                        </w:r>
                        <w:ins w:id="163" w:author="Billy Mitchell" w:date="2024-03-06T15:25:00Z">
                          <w:r w:rsidR="003D5F69">
                            <w:rPr>
                              <w:sz w:val="20"/>
                              <w:szCs w:val="20"/>
                            </w:rPr>
                            <w:t>strategy user</w:t>
                          </w:r>
                        </w:ins>
                        <w:del w:id="164" w:author="Billy Mitchell" w:date="2024-03-06T15:25:00Z">
                          <w:r w:rsidRPr="004306C2" w:rsidDel="003D5F69">
                            <w:rPr>
                              <w:sz w:val="20"/>
                              <w:szCs w:val="20"/>
                            </w:rPr>
                            <w:delText>experiencer</w:delText>
                          </w:r>
                        </w:del>
                        <w:r w:rsidRPr="004306C2">
                          <w:rPr>
                            <w:sz w:val="20"/>
                            <w:szCs w:val="20"/>
                          </w:rPr>
                          <w:t xml:space="preserve">s’ emotional descriptions and intensity rating. b. </w:t>
                        </w:r>
                        <w:ins w:id="165" w:author="Billy Mitchell" w:date="2024-03-06T15:25:00Z">
                          <w:r w:rsidR="003D5F69">
                            <w:rPr>
                              <w:sz w:val="20"/>
                              <w:szCs w:val="20"/>
                            </w:rPr>
                            <w:t xml:space="preserve">Strategy </w:t>
                          </w:r>
                        </w:ins>
                        <w:del w:id="166" w:author="Billy Mitchell" w:date="2024-03-06T15:25:00Z">
                          <w:r w:rsidRPr="004306C2" w:rsidDel="003D5F69">
                            <w:rPr>
                              <w:sz w:val="20"/>
                              <w:szCs w:val="20"/>
                            </w:rPr>
                            <w:delText>F</w:delText>
                          </w:r>
                        </w:del>
                        <w:ins w:id="167" w:author="Billy Mitchell" w:date="2024-03-06T15:25:00Z">
                          <w:r w:rsidR="003D5F69">
                            <w:rPr>
                              <w:sz w:val="20"/>
                              <w:szCs w:val="20"/>
                            </w:rPr>
                            <w:t>f</w:t>
                          </w:r>
                        </w:ins>
                        <w:r w:rsidRPr="004306C2">
                          <w:rPr>
                            <w:sz w:val="20"/>
                            <w:szCs w:val="20"/>
                          </w:rPr>
                          <w:t xml:space="preserve">orecasters indicated what regulation strategy (distraction or reappraisal) they </w:t>
                        </w:r>
                        <w:ins w:id="168" w:author="Billy Mitchell" w:date="2024-03-06T15:25:00Z">
                          <w:r w:rsidR="003D5F69">
                            <w:rPr>
                              <w:sz w:val="20"/>
                              <w:szCs w:val="20"/>
                            </w:rPr>
                            <w:t xml:space="preserve">predict </w:t>
                          </w:r>
                        </w:ins>
                        <w:ins w:id="169" w:author="Billy Mitchell" w:date="2024-03-06T15:26:00Z">
                          <w:r w:rsidR="003D5F69">
                            <w:rPr>
                              <w:sz w:val="20"/>
                              <w:szCs w:val="20"/>
                            </w:rPr>
                            <w:t xml:space="preserve">they </w:t>
                          </w:r>
                        </w:ins>
                        <w:r w:rsidRPr="004306C2">
                          <w:rPr>
                            <w:sz w:val="20"/>
                            <w:szCs w:val="20"/>
                          </w:rPr>
                          <w:t>would use to regulate their emotions in the described even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r w:rsidR="00793BCC">
        <w:rPr>
          <w:szCs w:val="24"/>
        </w:rPr>
        <w:t>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2A52C9B"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ins w:id="170" w:author="Billy Mitchell" w:date="2024-03-06T15:26:00Z">
        <w:r w:rsidR="003D5F69">
          <w:rPr>
            <w:szCs w:val="24"/>
          </w:rPr>
          <w:t xml:space="preserve"> strategy users</w:t>
        </w:r>
      </w:ins>
      <w:del w:id="171" w:author="Billy Mitchell" w:date="2024-03-06T15:26:00Z">
        <w:r w:rsidDel="003D5F69">
          <w:rPr>
            <w:szCs w:val="24"/>
          </w:rPr>
          <w:delText xml:space="preserve"> experiencers</w:delText>
        </w:r>
      </w:del>
      <w:r>
        <w:rPr>
          <w:szCs w:val="24"/>
        </w:rPr>
        <w:t xml:space="preserve"> reported influenced the strategies</w:t>
      </w:r>
      <w:del w:id="172" w:author="Billy Mitchell" w:date="2024-03-06T15:26:00Z">
        <w:r w:rsidDel="003D5F69">
          <w:rPr>
            <w:szCs w:val="24"/>
          </w:rPr>
          <w:delText xml:space="preserve"> </w:delText>
        </w:r>
      </w:del>
      <w:ins w:id="173" w:author="Billy Mitchell" w:date="2024-03-06T15:26:00Z">
        <w:r w:rsidR="003D5F69">
          <w:rPr>
            <w:szCs w:val="24"/>
          </w:rPr>
          <w:t xml:space="preserve"> that strategy </w:t>
        </w:r>
      </w:ins>
      <w:r>
        <w:rPr>
          <w:szCs w:val="24"/>
        </w:rPr>
        <w:t xml:space="preserve">forecasters chose, </w:t>
      </w:r>
      <w:r w:rsidRPr="008C7178">
        <w:rPr>
          <w:szCs w:val="24"/>
        </w:rPr>
        <w:t>we again specified mixed effect binary logistic regressions accounting for the random effect of participant</w:t>
      </w:r>
      <w:r>
        <w:rPr>
          <w:szCs w:val="24"/>
        </w:rPr>
        <w:t xml:space="preserve"> (both </w:t>
      </w:r>
      <w:ins w:id="174" w:author="Billy Mitchell" w:date="2024-03-06T15:27:00Z">
        <w:r w:rsidR="003D5F69">
          <w:rPr>
            <w:szCs w:val="24"/>
          </w:rPr>
          <w:t xml:space="preserve">the strategy </w:t>
        </w:r>
      </w:ins>
      <w:r>
        <w:rPr>
          <w:szCs w:val="24"/>
        </w:rPr>
        <w:t xml:space="preserve">forecaster and </w:t>
      </w:r>
      <w:ins w:id="175" w:author="Billy Mitchell" w:date="2024-03-06T15:27:00Z">
        <w:r w:rsidR="003D5F69">
          <w:rPr>
            <w:szCs w:val="24"/>
          </w:rPr>
          <w:t xml:space="preserve">strategy </w:t>
        </w:r>
      </w:ins>
      <w:ins w:id="176" w:author="Billy Mitchell" w:date="2024-03-06T15:26:00Z">
        <w:r w:rsidR="003D5F69">
          <w:rPr>
            <w:szCs w:val="24"/>
          </w:rPr>
          <w:t>use</w:t>
        </w:r>
      </w:ins>
      <w:del w:id="177" w:author="Billy Mitchell" w:date="2024-03-06T15:26:00Z">
        <w:r w:rsidDel="003D5F69">
          <w:rPr>
            <w:szCs w:val="24"/>
          </w:rPr>
          <w:delText>experience</w:delText>
        </w:r>
      </w:del>
      <w:r>
        <w:rPr>
          <w:szCs w:val="24"/>
        </w:rPr>
        <w:t>r</w:t>
      </w:r>
      <w:ins w:id="178" w:author="Billy Mitchell" w:date="2024-03-06T15:27:00Z">
        <w:r w:rsidR="003D5F69">
          <w:rPr>
            <w:szCs w:val="24"/>
          </w:rPr>
          <w:t xml:space="preserve"> of each observation</w:t>
        </w:r>
      </w:ins>
      <w:r>
        <w:rPr>
          <w:szCs w:val="24"/>
        </w:rPr>
        <w:t>)</w:t>
      </w:r>
      <w:r w:rsidRPr="008C7178">
        <w:rPr>
          <w:szCs w:val="24"/>
        </w:rPr>
        <w:t xml:space="preserve"> using the “lme4” package </w:t>
      </w:r>
      <w:r w:rsidR="0047236C">
        <w:rPr>
          <w:szCs w:val="24"/>
        </w:rPr>
        <w:fldChar w:fldCharType="begin"/>
      </w:r>
      <w:r w:rsidR="00CD399D">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CD399D">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2D9BC26D" w:rsidR="00654027" w:rsidRDefault="00245CC6" w:rsidP="00182F3C">
      <w:pPr>
        <w:spacing w:after="160" w:line="259" w:lineRule="auto"/>
        <w:ind w:left="0" w:firstLine="0"/>
        <w:rPr>
          <w:b/>
          <w:szCs w:val="24"/>
        </w:rPr>
      </w:pPr>
      <w:ins w:id="179" w:author="Billy Mitchell" w:date="2024-02-07T12:58:00Z">
        <w:r>
          <w:rPr>
            <w:b/>
            <w:szCs w:val="24"/>
          </w:rPr>
          <w:t>STUDY</w:t>
        </w:r>
      </w:ins>
      <w:del w:id="180" w:author="Billy Mitchell" w:date="2024-02-07T12:58:00Z">
        <w:r w:rsidR="00876B93" w:rsidDel="00245CC6">
          <w:rPr>
            <w:b/>
            <w:szCs w:val="24"/>
          </w:rPr>
          <w:delText>EXPERIMENT</w:delText>
        </w:r>
      </w:del>
      <w:r w:rsidR="00876B93">
        <w:rPr>
          <w:b/>
          <w:szCs w:val="24"/>
        </w:rPr>
        <w:t xml:space="preserve"> 2 </w:t>
      </w:r>
      <w:r w:rsidR="00B720B2" w:rsidRPr="008C7178">
        <w:rPr>
          <w:b/>
          <w:szCs w:val="24"/>
        </w:rPr>
        <w:t>RESULTS</w:t>
      </w:r>
    </w:p>
    <w:p w14:paraId="26CFD219" w14:textId="02D146E1"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w:t>
      </w:r>
      <w:del w:id="181" w:author="Billy Mitchell" w:date="2024-03-06T15:27:00Z">
        <w:r w:rsidR="005D3AA4" w:rsidDel="003D5F69">
          <w:rPr>
            <w:bCs/>
            <w:szCs w:val="24"/>
          </w:rPr>
          <w:delText xml:space="preserve">online </w:delText>
        </w:r>
      </w:del>
      <w:r w:rsidR="005D3AA4">
        <w:rPr>
          <w:bCs/>
          <w:szCs w:val="24"/>
        </w:rPr>
        <w:t xml:space="preserve">sample of </w:t>
      </w:r>
      <w:ins w:id="182" w:author="Billy Mitchell" w:date="2024-03-06T15:27:00Z">
        <w:r w:rsidR="003D5F69">
          <w:rPr>
            <w:bCs/>
            <w:szCs w:val="24"/>
          </w:rPr>
          <w:t xml:space="preserve">strategy forecasters </w:t>
        </w:r>
      </w:ins>
      <w:del w:id="183" w:author="Billy Mitchell" w:date="2024-03-06T15:27:00Z">
        <w:r w:rsidR="005D3AA4" w:rsidDel="003D5F69">
          <w:rPr>
            <w:bCs/>
            <w:szCs w:val="24"/>
          </w:rPr>
          <w:delText xml:space="preserve">participants </w:delText>
        </w:r>
      </w:del>
      <w:r w:rsidR="005D3AA4">
        <w:rPr>
          <w:bCs/>
          <w:szCs w:val="24"/>
        </w:rPr>
        <w:t>and the</w:t>
      </w:r>
      <w:del w:id="184" w:author="Billy Mitchell" w:date="2024-03-06T15:27:00Z">
        <w:r w:rsidR="005D3AA4" w:rsidDel="003D5F69">
          <w:rPr>
            <w:bCs/>
            <w:szCs w:val="24"/>
          </w:rPr>
          <w:delText xml:space="preserve"> participants who experienced the haunted house</w:delText>
        </w:r>
      </w:del>
      <w:ins w:id="185" w:author="Billy Mitchell" w:date="2024-03-06T15:27:00Z">
        <w:r w:rsidR="003D5F69">
          <w:rPr>
            <w:bCs/>
            <w:szCs w:val="24"/>
          </w:rPr>
          <w:t xml:space="preserve"> sample of stra</w:t>
        </w:r>
      </w:ins>
      <w:ins w:id="186" w:author="Billy Mitchell" w:date="2024-03-06T15:28:00Z">
        <w:r w:rsidR="003D5F69">
          <w:rPr>
            <w:bCs/>
            <w:szCs w:val="24"/>
          </w:rPr>
          <w:t>tegy users</w:t>
        </w:r>
      </w:ins>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ins w:id="187" w:author="Billy Mitchell" w:date="2024-03-06T11:35:00Z">
        <w:r w:rsidR="005F2875">
          <w:rPr>
            <w:bCs/>
            <w:szCs w:val="24"/>
          </w:rPr>
          <w:t>reliminary</w:t>
        </w:r>
      </w:ins>
      <w:del w:id="188" w:author="Billy Mitchell" w:date="2024-03-06T11:35:00Z">
        <w:r w:rsidR="00525080" w:rsidDel="005F2875">
          <w:rPr>
            <w:bCs/>
            <w:szCs w:val="24"/>
          </w:rPr>
          <w:delText>ilot</w:delText>
        </w:r>
      </w:del>
      <w:r w:rsidR="00525080">
        <w:rPr>
          <w:bCs/>
          <w:szCs w:val="24"/>
        </w:rPr>
        <w:t xml:space="preserve"> and </w:t>
      </w:r>
      <w:ins w:id="189" w:author="Billy Mitchell" w:date="2024-02-07T12:59:00Z">
        <w:r w:rsidR="00245CC6">
          <w:rPr>
            <w:bCs/>
            <w:szCs w:val="24"/>
          </w:rPr>
          <w:t>Study</w:t>
        </w:r>
      </w:ins>
      <w:del w:id="190" w:author="Billy Mitchell" w:date="2024-02-07T12:59:00Z">
        <w:r w:rsidR="00525080" w:rsidDel="00245CC6">
          <w:rPr>
            <w:bCs/>
            <w:szCs w:val="24"/>
          </w:rPr>
          <w:delText>experiment</w:delText>
        </w:r>
      </w:del>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ins w:id="191" w:author="Billy Mitchell" w:date="2024-03-06T15:28:00Z">
        <w:r w:rsidR="003D5F69">
          <w:rPr>
            <w:bCs/>
            <w:i/>
            <w:iCs/>
            <w:szCs w:val="24"/>
            <w:vertAlign w:val="subscript"/>
          </w:rPr>
          <w:t>users</w:t>
        </w:r>
      </w:ins>
      <w:del w:id="192" w:author="Billy Mitchell" w:date="2024-03-06T15:28:00Z">
        <w:r w:rsidR="00A62570" w:rsidRPr="00BE73D6" w:rsidDel="003D5F69">
          <w:rPr>
            <w:bCs/>
            <w:i/>
            <w:iCs/>
            <w:szCs w:val="24"/>
            <w:vertAlign w:val="subscript"/>
          </w:rPr>
          <w:delText>p</w:delText>
        </w:r>
      </w:del>
      <w:del w:id="193" w:author="Billy Mitchell" w:date="2024-03-06T11:35:00Z">
        <w:r w:rsidR="00A62570" w:rsidRPr="00BE73D6" w:rsidDel="005F2875">
          <w:rPr>
            <w:bCs/>
            <w:i/>
            <w:iCs/>
            <w:szCs w:val="24"/>
            <w:vertAlign w:val="subscript"/>
          </w:rPr>
          <w:delText>ilot</w:delText>
        </w:r>
      </w:del>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del w:id="194" w:author="Billy Mitchell" w:date="2024-03-06T15:28:00Z">
        <w:r w:rsidR="00A62570" w:rsidRPr="00BE73D6" w:rsidDel="003D5F69">
          <w:rPr>
            <w:bCs/>
            <w:i/>
            <w:iCs/>
            <w:szCs w:val="24"/>
            <w:vertAlign w:val="subscript"/>
          </w:rPr>
          <w:delText>e</w:delText>
        </w:r>
      </w:del>
      <w:ins w:id="195" w:author="Billy Mitchell" w:date="2024-03-06T15:28:00Z">
        <w:r w:rsidR="003D5F69">
          <w:rPr>
            <w:bCs/>
            <w:i/>
            <w:iCs/>
            <w:szCs w:val="24"/>
            <w:vertAlign w:val="subscript"/>
          </w:rPr>
          <w:t>forecasters</w:t>
        </w:r>
      </w:ins>
      <w:del w:id="196" w:author="Billy Mitchell" w:date="2024-03-06T15:28:00Z">
        <w:r w:rsidR="00A62570" w:rsidRPr="00BE73D6" w:rsidDel="003D5F69">
          <w:rPr>
            <w:bCs/>
            <w:i/>
            <w:iCs/>
            <w:szCs w:val="24"/>
            <w:vertAlign w:val="subscript"/>
          </w:rPr>
          <w:delText>xp2</w:delText>
        </w:r>
      </w:del>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del w:id="197" w:author="Billy Mitchell" w:date="2024-03-06T15:29:00Z">
        <w:r w:rsidR="00A62570" w:rsidRPr="00BE73D6" w:rsidDel="003D5F69">
          <w:rPr>
            <w:bCs/>
            <w:i/>
            <w:iCs/>
            <w:szCs w:val="24"/>
            <w:vertAlign w:val="subscript"/>
          </w:rPr>
          <w:delText>p</w:delText>
        </w:r>
      </w:del>
      <w:ins w:id="198" w:author="Billy Mitchell" w:date="2024-03-06T15:29:00Z">
        <w:r w:rsidR="003D5F69">
          <w:rPr>
            <w:bCs/>
            <w:i/>
            <w:iCs/>
            <w:szCs w:val="24"/>
            <w:vertAlign w:val="subscript"/>
          </w:rPr>
          <w:t>users</w:t>
        </w:r>
      </w:ins>
      <w:del w:id="199" w:author="Billy Mitchell" w:date="2024-03-06T11:36:00Z">
        <w:r w:rsidR="00A62570" w:rsidRPr="00BE73D6" w:rsidDel="005F2875">
          <w:rPr>
            <w:bCs/>
            <w:i/>
            <w:iCs/>
            <w:szCs w:val="24"/>
            <w:vertAlign w:val="subscript"/>
          </w:rPr>
          <w:delText>ilot</w:delText>
        </w:r>
      </w:del>
      <w:r w:rsidR="00A62570" w:rsidRPr="00A62570">
        <w:rPr>
          <w:bCs/>
          <w:szCs w:val="24"/>
        </w:rPr>
        <w:t xml:space="preserve"> = 12.5, </w:t>
      </w:r>
      <w:r w:rsidR="00A62570" w:rsidRPr="00BE73D6">
        <w:rPr>
          <w:bCs/>
          <w:i/>
          <w:iCs/>
          <w:szCs w:val="24"/>
        </w:rPr>
        <w:t>x</w:t>
      </w:r>
      <w:del w:id="200" w:author="Billy Mitchell" w:date="2024-03-06T15:29:00Z">
        <w:r w:rsidR="00A62570" w:rsidRPr="00BE73D6" w:rsidDel="003D5F69">
          <w:rPr>
            <w:bCs/>
            <w:i/>
            <w:iCs/>
            <w:szCs w:val="24"/>
            <w:vertAlign w:val="subscript"/>
          </w:rPr>
          <w:delText>exp2</w:delText>
        </w:r>
      </w:del>
      <w:ins w:id="201" w:author="Billy Mitchell" w:date="2024-03-06T15:29:00Z">
        <w:r w:rsidR="003D5F69">
          <w:rPr>
            <w:bCs/>
            <w:i/>
            <w:iCs/>
            <w:szCs w:val="24"/>
            <w:vertAlign w:val="subscript"/>
          </w:rPr>
          <w:t>forecasters</w:t>
        </w:r>
      </w:ins>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ins w:id="202" w:author="Billy Mitchell" w:date="2024-03-06T11:36:00Z">
        <w:r w:rsidR="005F2875">
          <w:rPr>
            <w:bCs/>
            <w:szCs w:val="24"/>
          </w:rPr>
          <w:t>reliminary study</w:t>
        </w:r>
      </w:ins>
      <w:del w:id="203" w:author="Billy Mitchell" w:date="2024-03-06T11:36:00Z">
        <w:r w:rsidR="00A62570" w:rsidDel="005F2875">
          <w:rPr>
            <w:bCs/>
            <w:szCs w:val="24"/>
          </w:rPr>
          <w:delText>ilot</w:delText>
        </w:r>
      </w:del>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del w:id="204" w:author="Billy Mitchell" w:date="2024-03-06T15:29:00Z">
        <w:r w:rsidR="00A62570" w:rsidRPr="00BE73D6" w:rsidDel="003D5F69">
          <w:rPr>
            <w:bCs/>
            <w:i/>
            <w:iCs/>
            <w:szCs w:val="24"/>
            <w:vertAlign w:val="subscript"/>
          </w:rPr>
          <w:delText>p</w:delText>
        </w:r>
      </w:del>
      <w:ins w:id="205" w:author="Billy Mitchell" w:date="2024-03-06T15:29:00Z">
        <w:r w:rsidR="003D5F69">
          <w:rPr>
            <w:bCs/>
            <w:i/>
            <w:iCs/>
            <w:szCs w:val="24"/>
            <w:vertAlign w:val="subscript"/>
          </w:rPr>
          <w:t>users</w:t>
        </w:r>
      </w:ins>
      <w:del w:id="206" w:author="Billy Mitchell" w:date="2024-03-06T11:36:00Z">
        <w:r w:rsidR="00A62570" w:rsidRPr="00BE73D6" w:rsidDel="005F2875">
          <w:rPr>
            <w:bCs/>
            <w:i/>
            <w:iCs/>
            <w:szCs w:val="24"/>
            <w:vertAlign w:val="subscript"/>
          </w:rPr>
          <w:delText>ilot</w:delText>
        </w:r>
      </w:del>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del w:id="207" w:author="Billy Mitchell" w:date="2024-03-06T15:29:00Z">
        <w:r w:rsidR="00A62570" w:rsidRPr="00BE73D6" w:rsidDel="003D5F69">
          <w:rPr>
            <w:bCs/>
            <w:i/>
            <w:iCs/>
            <w:szCs w:val="24"/>
            <w:vertAlign w:val="subscript"/>
          </w:rPr>
          <w:delText>exp2</w:delText>
        </w:r>
      </w:del>
      <w:ins w:id="208" w:author="Billy Mitchell" w:date="2024-03-06T15:29:00Z">
        <w:r w:rsidR="003D5F69">
          <w:rPr>
            <w:bCs/>
            <w:i/>
            <w:iCs/>
            <w:szCs w:val="24"/>
            <w:vertAlign w:val="subscript"/>
          </w:rPr>
          <w:t xml:space="preserve">forecasters </w:t>
        </w:r>
      </w:ins>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ins w:id="209" w:author="Billy Mitchell" w:date="2024-03-06T11:36:00Z">
        <w:r w:rsidR="005F2875">
          <w:rPr>
            <w:bCs/>
            <w:szCs w:val="24"/>
          </w:rPr>
          <w:t>reliminary study</w:t>
        </w:r>
      </w:ins>
      <w:del w:id="210" w:author="Billy Mitchell" w:date="2024-03-06T11:36:00Z">
        <w:r w:rsidR="00D84F4E" w:rsidDel="005F2875">
          <w:rPr>
            <w:bCs/>
            <w:szCs w:val="24"/>
          </w:rPr>
          <w:delText>ilot</w:delText>
        </w:r>
      </w:del>
      <w:r w:rsidR="00D84F4E">
        <w:rPr>
          <w:bCs/>
          <w:szCs w:val="24"/>
        </w:rPr>
        <w:t xml:space="preserve"> participants. </w:t>
      </w:r>
    </w:p>
    <w:p w14:paraId="7669DE8E" w14:textId="104E47AA"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 containing only the affective intensity of p</w:t>
      </w:r>
      <w:ins w:id="211" w:author="Billy Mitchell" w:date="2024-03-06T11:36:00Z">
        <w:r w:rsidR="005F2875">
          <w:rPr>
            <w:bCs/>
            <w:szCs w:val="24"/>
          </w:rPr>
          <w:t>reliminary</w:t>
        </w:r>
      </w:ins>
      <w:del w:id="212" w:author="Billy Mitchell" w:date="2024-03-06T11:36:00Z">
        <w:r w:rsidR="00D84F4E" w:rsidDel="005F2875">
          <w:rPr>
            <w:bCs/>
            <w:szCs w:val="24"/>
          </w:rPr>
          <w:delText>ilot</w:delText>
        </w:r>
      </w:del>
      <w:ins w:id="213" w:author="Billy Mitchell" w:date="2024-03-06T11:36:00Z">
        <w:r w:rsidR="005F2875">
          <w:rPr>
            <w:bCs/>
            <w:szCs w:val="24"/>
          </w:rPr>
          <w:t xml:space="preserve"> study</w:t>
        </w:r>
      </w:ins>
      <w:r w:rsidR="00D84F4E">
        <w:rPr>
          <w:bCs/>
          <w:szCs w:val="24"/>
        </w:rPr>
        <w:t xml:space="preserve"> participants as a predictor</w:t>
      </w:r>
      <w:r w:rsidRPr="008C7178">
        <w:rPr>
          <w:szCs w:val="24"/>
        </w:rPr>
        <w:t xml:space="preserve"> to predict </w:t>
      </w:r>
      <w:r w:rsidR="00D84F4E">
        <w:rPr>
          <w:szCs w:val="24"/>
        </w:rPr>
        <w:t xml:space="preserve">online participants’ </w:t>
      </w:r>
      <w:r w:rsidRPr="008C7178">
        <w:rPr>
          <w:szCs w:val="24"/>
        </w:rPr>
        <w:t xml:space="preserve">strategy </w:t>
      </w:r>
      <w:r w:rsidR="00131503">
        <w:rPr>
          <w:szCs w:val="24"/>
        </w:rPr>
        <w:t>forecasts</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ins w:id="214" w:author="Billy Mitchell" w:date="2024-03-06T15:30:00Z">
        <w:r w:rsidR="003D5F69">
          <w:rPr>
            <w:szCs w:val="24"/>
          </w:rPr>
          <w:t xml:space="preserve">predicted </w:t>
        </w:r>
      </w:ins>
      <w:r w:rsidR="00D84F4E">
        <w:rPr>
          <w:szCs w:val="24"/>
        </w:rPr>
        <w:t>cho</w:t>
      </w:r>
      <w:ins w:id="215" w:author="Billy Mitchell" w:date="2024-03-06T15:30:00Z">
        <w:r w:rsidR="003D5F69">
          <w:rPr>
            <w:szCs w:val="24"/>
          </w:rPr>
          <w:t>osing</w:t>
        </w:r>
      </w:ins>
      <w:del w:id="216" w:author="Billy Mitchell" w:date="2024-03-06T15:30:00Z">
        <w:r w:rsidR="00D84F4E" w:rsidDel="003D5F69">
          <w:rPr>
            <w:szCs w:val="24"/>
          </w:rPr>
          <w:delText>se</w:delText>
        </w:r>
      </w:del>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1AC05B0F" w:rsidR="00BA2525" w:rsidRDefault="00CE7A92" w:rsidP="009F52D2">
      <w:pPr>
        <w:spacing w:after="0" w:line="480" w:lineRule="auto"/>
        <w:ind w:left="0" w:firstLine="720"/>
        <w:rPr>
          <w:bCs/>
          <w:szCs w:val="24"/>
        </w:rPr>
      </w:pPr>
      <w:r>
        <w:rPr>
          <w:b/>
          <w:szCs w:val="24"/>
        </w:rPr>
        <w:t>Online participants matched p</w:t>
      </w:r>
      <w:ins w:id="217" w:author="Billy Mitchell" w:date="2024-03-06T11:36:00Z">
        <w:r w:rsidR="005F2875">
          <w:rPr>
            <w:b/>
            <w:szCs w:val="24"/>
          </w:rPr>
          <w:t>reliminary study</w:t>
        </w:r>
      </w:ins>
      <w:del w:id="218" w:author="Billy Mitchell" w:date="2024-03-06T11:36:00Z">
        <w:r w:rsidDel="005F2875">
          <w:rPr>
            <w:b/>
            <w:szCs w:val="24"/>
          </w:rPr>
          <w:delText>i</w:delText>
        </w:r>
      </w:del>
      <w:del w:id="219" w:author="Billy Mitchell" w:date="2024-03-06T11:37:00Z">
        <w:r w:rsidDel="005F2875">
          <w:rPr>
            <w:b/>
            <w:szCs w:val="24"/>
          </w:rPr>
          <w:delText>lot</w:delText>
        </w:r>
      </w:del>
      <w:r>
        <w:rPr>
          <w:b/>
          <w:szCs w:val="24"/>
        </w:rPr>
        <w:t xml:space="preserve"> participants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w:t>
      </w:r>
      <w:r w:rsidR="00774C33" w:rsidRPr="00774C33">
        <w:lastRenderedPageBreak/>
        <w:t>quantifies the ability to distinguish between signal and noise in a binary decision task</w:t>
      </w:r>
      <w:r w:rsidR="00774C33">
        <w:t xml:space="preserve">, and thus, can be used to determine whether congruency in strategy </w:t>
      </w:r>
      <w:del w:id="220" w:author="Billy Mitchell" w:date="2024-03-06T15:31:00Z">
        <w:r w:rsidR="00131503" w:rsidDel="003D5F69">
          <w:delText>forecast</w:delText>
        </w:r>
        <w:r w:rsidR="00774C33" w:rsidDel="003D5F69">
          <w:delText xml:space="preserve"> and usage </w:delText>
        </w:r>
      </w:del>
      <w:r w:rsidR="00774C33">
        <w:t>betwe</w:t>
      </w:r>
      <w:ins w:id="221" w:author="Billy Mitchell" w:date="2024-03-06T15:31:00Z">
        <w:r w:rsidR="003D5F69">
          <w:t>en</w:t>
        </w:r>
      </w:ins>
      <w:del w:id="222" w:author="Billy Mitchell" w:date="2024-03-06T15:31:00Z">
        <w:r w:rsidR="00774C33" w:rsidDel="003D5F69">
          <w:delText xml:space="preserve">en </w:delText>
        </w:r>
        <w:r w:rsidR="00183114" w:rsidDel="003D5F69">
          <w:delText>those who</w:delText>
        </w:r>
      </w:del>
      <w:r w:rsidR="00183114">
        <w:t xml:space="preserve"> </w:t>
      </w:r>
      <w:ins w:id="223" w:author="Billy Mitchell" w:date="2024-03-06T15:30:00Z">
        <w:r w:rsidR="003D5F69">
          <w:t xml:space="preserve">strategy forecasters </w:t>
        </w:r>
      </w:ins>
      <w:del w:id="224" w:author="Billy Mitchell" w:date="2024-03-06T15:30:00Z">
        <w:r w:rsidR="00183114" w:rsidDel="003D5F69">
          <w:delText xml:space="preserve">forecasted </w:delText>
        </w:r>
        <w:r w:rsidR="006021D3" w:rsidDel="003D5F69">
          <w:delText>ER</w:delText>
        </w:r>
        <w:r w:rsidR="00183114" w:rsidDel="003D5F69">
          <w:delText xml:space="preserve"> </w:delText>
        </w:r>
      </w:del>
      <w:r w:rsidR="00774C33">
        <w:t xml:space="preserve">and </w:t>
      </w:r>
      <w:ins w:id="225" w:author="Billy Mitchell" w:date="2024-03-06T15:30:00Z">
        <w:r w:rsidR="003D5F69">
          <w:t>strateg</w:t>
        </w:r>
      </w:ins>
      <w:ins w:id="226" w:author="Billy Mitchell" w:date="2024-03-06T15:31:00Z">
        <w:r w:rsidR="003D5F69">
          <w:t>y users</w:t>
        </w:r>
      </w:ins>
      <w:del w:id="227" w:author="Billy Mitchell" w:date="2024-03-06T15:31:00Z">
        <w:r w:rsidR="00183114" w:rsidDel="003D5F69">
          <w:delText>those who experienced it</w:delText>
        </w:r>
      </w:del>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del w:id="228" w:author="Billy Mitchell" w:date="2024-03-06T15:55:00Z">
        <w:r w:rsidR="00577985" w:rsidDel="002C65D6">
          <w:delText>p</w:delText>
        </w:r>
      </w:del>
      <w:del w:id="229" w:author="Billy Mitchell" w:date="2024-03-06T11:37:00Z">
        <w:r w:rsidR="00577985" w:rsidDel="005F2875">
          <w:delText>ilot</w:delText>
        </w:r>
      </w:del>
      <w:del w:id="230" w:author="Billy Mitchell" w:date="2024-03-06T15:55:00Z">
        <w:r w:rsidR="00577985" w:rsidDel="002C65D6">
          <w:delText xml:space="preserve"> participant</w:delText>
        </w:r>
      </w:del>
      <w:ins w:id="231" w:author="Billy Mitchell" w:date="2024-03-06T15:55:00Z">
        <w:r w:rsidR="002C65D6">
          <w:t>strategy use participant</w:t>
        </w:r>
      </w:ins>
      <w:r w:rsidR="00577985" w:rsidRPr="00577985">
        <w:t xml:space="preserve"> and </w:t>
      </w:r>
      <w:ins w:id="232" w:author="Billy Mitchell" w:date="2024-03-06T15:31:00Z">
        <w:r w:rsidR="003D5F69">
          <w:t>predicted</w:t>
        </w:r>
      </w:ins>
      <w:del w:id="233" w:author="Billy Mitchell" w:date="2024-03-06T15:31:00Z">
        <w:r w:rsidR="00577985" w:rsidRPr="00577985" w:rsidDel="003D5F69">
          <w:delText>selected</w:delText>
        </w:r>
      </w:del>
      <w:r w:rsidR="00577985">
        <w:t xml:space="preserve"> by a</w:t>
      </w:r>
      <w:ins w:id="234" w:author="Billy Mitchell" w:date="2024-03-06T15:56:00Z">
        <w:r w:rsidR="002C65D6">
          <w:t xml:space="preserve"> strategy forecasting</w:t>
        </w:r>
      </w:ins>
      <w:del w:id="235" w:author="Billy Mitchell" w:date="2024-03-06T15:56:00Z">
        <w:r w:rsidR="00577985" w:rsidDel="002C65D6">
          <w:delText xml:space="preserve">n </w:delText>
        </w:r>
      </w:del>
      <w:del w:id="236" w:author="Billy Mitchell" w:date="2024-02-07T12:59:00Z">
        <w:r w:rsidR="00183114" w:rsidDel="00245CC6">
          <w:delText>E</w:delText>
        </w:r>
        <w:r w:rsidR="00577985" w:rsidDel="00245CC6">
          <w:delText>xperiment</w:delText>
        </w:r>
      </w:del>
      <w:del w:id="237" w:author="Billy Mitchell" w:date="2024-03-06T15:56:00Z">
        <w:r w:rsidR="00577985" w:rsidDel="002C65D6">
          <w:delText xml:space="preserve"> 2</w:delText>
        </w:r>
      </w:del>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ins w:id="238" w:author="Billy Mitchell" w:date="2024-03-06T15:56:00Z">
        <w:r w:rsidR="002C65D6">
          <w:t xml:space="preserve"> strategy use participant</w:t>
        </w:r>
      </w:ins>
      <w:del w:id="239" w:author="Billy Mitchell" w:date="2024-03-06T15:56:00Z">
        <w:r w:rsidR="00183114" w:rsidDel="002C65D6">
          <w:delText>n</w:delText>
        </w:r>
      </w:del>
      <w:r w:rsidR="00183114">
        <w:t xml:space="preserve"> </w:t>
      </w:r>
      <w:del w:id="240" w:author="Billy Mitchell" w:date="2024-03-06T15:56:00Z">
        <w:r w:rsidR="00183114" w:rsidDel="002C65D6">
          <w:delText>e</w:delText>
        </w:r>
      </w:del>
      <w:del w:id="241" w:author="Billy Mitchell" w:date="2024-03-06T15:55:00Z">
        <w:r w:rsidR="00183114" w:rsidDel="002C65D6">
          <w:delText>xperiencer</w:delText>
        </w:r>
      </w:del>
      <w:del w:id="242" w:author="Billy Mitchell" w:date="2024-03-06T15:56:00Z">
        <w:r w:rsidR="00183114" w:rsidDel="002C65D6">
          <w:delText xml:space="preserve"> </w:delText>
        </w:r>
      </w:del>
      <w:r w:rsidR="00577985">
        <w:t xml:space="preserve">but was </w:t>
      </w:r>
      <w:ins w:id="243" w:author="Billy Mitchell" w:date="2024-03-06T15:32:00Z">
        <w:r w:rsidR="003D5F69">
          <w:t>predicted</w:t>
        </w:r>
      </w:ins>
      <w:del w:id="244" w:author="Billy Mitchell" w:date="2024-03-06T15:32:00Z">
        <w:r w:rsidR="00577985" w:rsidDel="003D5F69">
          <w:delText>selected</w:delText>
        </w:r>
      </w:del>
      <w:r w:rsidR="00577985">
        <w:t xml:space="preserve"> by </w:t>
      </w:r>
      <w:ins w:id="245" w:author="Billy Mitchell" w:date="2024-03-06T15:56:00Z">
        <w:r w:rsidR="002C65D6">
          <w:t xml:space="preserve">strategy </w:t>
        </w:r>
      </w:ins>
      <w:r w:rsidR="00183114">
        <w:t>forecast</w:t>
      </w:r>
      <w:ins w:id="246" w:author="Billy Mitchell" w:date="2024-03-06T15:56:00Z">
        <w:r w:rsidR="002C65D6">
          <w:t>ing participant</w:t>
        </w:r>
      </w:ins>
      <w:del w:id="247" w:author="Billy Mitchell" w:date="2024-03-06T15:56:00Z">
        <w:r w:rsidR="00183114" w:rsidDel="002C65D6">
          <w:delText>er</w:delText>
        </w:r>
      </w:del>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ins w:id="248" w:author="Billy Mitchell" w:date="2024-03-06T11:37:00Z">
        <w:r w:rsidR="005F2875">
          <w:t xml:space="preserve">reliminary study </w:t>
        </w:r>
      </w:ins>
      <w:del w:id="249" w:author="Billy Mitchell" w:date="2024-03-06T11:37:00Z">
        <w:r w:rsidR="00562C94" w:rsidDel="005F2875">
          <w:delText xml:space="preserve">ilot </w:delText>
        </w:r>
      </w:del>
      <w:r w:rsidR="00562C94">
        <w:t>observations used distraction)</w:t>
      </w:r>
      <w:r w:rsidR="00774C33">
        <w:t xml:space="preserve"> through the incorporation of a bias parameter. Using this approach</w:t>
      </w:r>
      <w:r>
        <w:t xml:space="preserve">, we found that </w:t>
      </w:r>
      <w:ins w:id="250" w:author="Billy Mitchell" w:date="2024-03-06T15:32:00Z">
        <w:r w:rsidR="003D5F69">
          <w:t xml:space="preserve">strategy </w:t>
        </w:r>
      </w:ins>
      <w:r w:rsidR="00183114">
        <w:t>forecast</w:t>
      </w:r>
      <w:ins w:id="251" w:author="Billy Mitchell" w:date="2024-03-06T15:32:00Z">
        <w:r w:rsidR="003D5F69">
          <w:t>ing</w:t>
        </w:r>
      </w:ins>
      <w:del w:id="252" w:author="Billy Mitchell" w:date="2024-03-06T15:32:00Z">
        <w:r w:rsidR="00183114" w:rsidDel="003D5F69">
          <w:delText>ing</w:delText>
        </w:r>
      </w:del>
      <w:r>
        <w:t xml:space="preserve"> participants matched </w:t>
      </w:r>
      <w:r w:rsidR="00183114">
        <w:t xml:space="preserve">the experiences </w:t>
      </w:r>
      <w:ins w:id="253" w:author="Billy Mitchell" w:date="2024-03-06T15:32:00Z">
        <w:r w:rsidR="003D5F69">
          <w:t xml:space="preserve">strategy using </w:t>
        </w:r>
      </w:ins>
      <w:del w:id="254" w:author="Billy Mitchell" w:date="2024-03-06T15:32:00Z">
        <w:r w:rsidR="00183114" w:rsidDel="003D5F69">
          <w:delText>of p</w:delText>
        </w:r>
      </w:del>
      <w:del w:id="255" w:author="Billy Mitchell" w:date="2024-03-06T11:37:00Z">
        <w:r w:rsidR="00183114" w:rsidDel="005F2875">
          <w:delText xml:space="preserve">ilot </w:delText>
        </w:r>
      </w:del>
      <w:r w:rsidR="00183114">
        <w:t>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r w:rsidR="00577985" w:rsidRPr="00BE73D6">
        <w:rPr>
          <w:bCs/>
          <w:i/>
          <w:iCs/>
          <w:szCs w:val="24"/>
        </w:rPr>
        <w:t>x</w:t>
      </w:r>
      <w:r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ins w:id="256" w:author="Billy Mitchell" w:date="2024-03-06T15:57:00Z">
        <w:r w:rsidR="002C65D6">
          <w:rPr>
            <w:bCs/>
            <w:szCs w:val="24"/>
          </w:rPr>
          <w:t>strategy forecasting</w:t>
        </w:r>
      </w:ins>
      <w:del w:id="257" w:author="Billy Mitchell" w:date="2024-03-06T15:57:00Z">
        <w:r w:rsidR="006E3035" w:rsidDel="002C65D6">
          <w:rPr>
            <w:bCs/>
            <w:szCs w:val="24"/>
          </w:rPr>
          <w:delText>online</w:delText>
        </w:r>
      </w:del>
      <w:r w:rsidR="006E3035">
        <w:rPr>
          <w:bCs/>
          <w:szCs w:val="24"/>
        </w:rPr>
        <w:t xml:space="preserve"> sample and </w:t>
      </w:r>
      <w:ins w:id="258" w:author="Billy Mitchell" w:date="2024-03-06T15:57:00Z">
        <w:r w:rsidR="002C65D6">
          <w:rPr>
            <w:bCs/>
            <w:szCs w:val="24"/>
          </w:rPr>
          <w:t>strategy use</w:t>
        </w:r>
      </w:ins>
      <w:del w:id="259" w:author="Billy Mitchell" w:date="2024-03-06T15:57:00Z">
        <w:r w:rsidR="006E3035" w:rsidDel="002C65D6">
          <w:rPr>
            <w:bCs/>
            <w:szCs w:val="24"/>
          </w:rPr>
          <w:delText>haunted house</w:delText>
        </w:r>
      </w:del>
      <w:r w:rsidR="006E3035">
        <w:rPr>
          <w:bCs/>
          <w:szCs w:val="24"/>
        </w:rPr>
        <w:t xml:space="preserve"> sample, as distraction was</w:t>
      </w:r>
      <w:r w:rsidR="004F2368">
        <w:rPr>
          <w:bCs/>
          <w:szCs w:val="24"/>
        </w:rPr>
        <w:t xml:space="preserve"> only selected in 48.8% of observations for </w:t>
      </w:r>
      <w:ins w:id="260" w:author="Billy Mitchell" w:date="2024-02-07T12:59:00Z">
        <w:r w:rsidR="00245CC6">
          <w:rPr>
            <w:bCs/>
            <w:szCs w:val="24"/>
          </w:rPr>
          <w:t>Study</w:t>
        </w:r>
      </w:ins>
      <w:del w:id="261" w:author="Billy Mitchell" w:date="2024-02-07T12:59:00Z">
        <w:r w:rsidR="004F2368" w:rsidDel="00245CC6">
          <w:rPr>
            <w:bCs/>
            <w:szCs w:val="24"/>
          </w:rPr>
          <w:delText>Experiment</w:delText>
        </w:r>
      </w:del>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BmQPtS3gAAAAgBAAAPAAAAZHJzL2Rvd25yZXYu&#10;eG1sTI9Ba8JAFITvBf/D8oTe6iaxlZDmRUTanqRQLZTe1uwzCWbfhuyaxH/f9VSPwwwz3+TrybRi&#10;oN41lhHiRQSCuLS64Qrh+/D+lIJwXrFWrWVCuJKDdTF7yFWm7chfNOx9JUIJu0wh1N53mZSurMko&#10;t7AdcfBOtjfKB9lXUvdqDOWmlUkUraRRDYeFWnW0rak87y8G4WNU42YZvw2782l7/T28fP7sYkJ8&#10;nE+bVxCeJv8fhht+QIciMB3thbUTLUI44hGSKPDf3Ch+TkAcEdLlKgVZ5PL+QPEH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b/>
          <w:szCs w:val="24"/>
        </w:rPr>
      </w:pPr>
    </w:p>
    <w:p w14:paraId="7921585A" w14:textId="77777777" w:rsidR="0043784E" w:rsidRDefault="0043784E" w:rsidP="0043784E">
      <w:pPr>
        <w:spacing w:after="160" w:line="259" w:lineRule="auto"/>
        <w:ind w:left="0" w:firstLine="0"/>
        <w:rPr>
          <w:b/>
          <w:szCs w:val="24"/>
        </w:rPr>
      </w:pPr>
    </w:p>
    <w:p w14:paraId="23235465" w14:textId="08392173" w:rsidR="0043784E" w:rsidRDefault="00245CC6" w:rsidP="0043784E">
      <w:pPr>
        <w:spacing w:after="160" w:line="259" w:lineRule="auto"/>
        <w:ind w:left="0" w:firstLine="0"/>
        <w:rPr>
          <w:b/>
          <w:szCs w:val="24"/>
        </w:rPr>
      </w:pPr>
      <w:ins w:id="262" w:author="Billy Mitchell" w:date="2024-02-07T12:59:00Z">
        <w:r>
          <w:rPr>
            <w:b/>
            <w:szCs w:val="24"/>
          </w:rPr>
          <w:lastRenderedPageBreak/>
          <w:t>STUDY</w:t>
        </w:r>
      </w:ins>
      <w:del w:id="263" w:author="Billy Mitchell" w:date="2024-02-07T12:59:00Z">
        <w:r w:rsidR="0043784E" w:rsidRPr="008C7178" w:rsidDel="00245CC6">
          <w:rPr>
            <w:b/>
            <w:szCs w:val="24"/>
          </w:rPr>
          <w:delText>EXPERIMENT</w:delText>
        </w:r>
      </w:del>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5575C31B"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del w:id="264" w:author="Billy Mitchell" w:date="2024-03-06T15:34:00Z">
        <w:r w:rsidDel="004361BA">
          <w:rPr>
            <w:szCs w:val="24"/>
          </w:rPr>
          <w:delText xml:space="preserve"> haunted house ‘experiencers</w:delText>
        </w:r>
      </w:del>
      <w:ins w:id="265" w:author="Billy Mitchell" w:date="2024-03-06T15:34:00Z">
        <w:r w:rsidR="004361BA">
          <w:rPr>
            <w:szCs w:val="24"/>
          </w:rPr>
          <w:t xml:space="preserve"> ‘strategy users</w:t>
        </w:r>
      </w:ins>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ins w:id="266" w:author="Billy Mitchell" w:date="2024-03-06T11:56:00Z">
        <w:r w:rsidR="00E60680">
          <w:rPr>
            <w:szCs w:val="24"/>
          </w:rPr>
          <w:t>studie</w:t>
        </w:r>
      </w:ins>
      <w:del w:id="267" w:author="Billy Mitchell" w:date="2024-03-06T11:56:00Z">
        <w:r w:rsidDel="00E60680">
          <w:rPr>
            <w:szCs w:val="24"/>
          </w:rPr>
          <w:delText>experiment</w:delText>
        </w:r>
      </w:del>
      <w:r>
        <w:rPr>
          <w:szCs w:val="24"/>
        </w:rPr>
        <w:t xml:space="preserve">s are difficult to compare, though, as </w:t>
      </w:r>
      <w:ins w:id="268" w:author="Billy Mitchell" w:date="2024-03-06T15:34:00Z">
        <w:r w:rsidR="004361BA">
          <w:rPr>
            <w:szCs w:val="24"/>
          </w:rPr>
          <w:t>many</w:t>
        </w:r>
      </w:ins>
      <w:del w:id="269" w:author="Billy Mitchell" w:date="2024-03-06T15:34:00Z">
        <w:r w:rsidDel="004361BA">
          <w:rPr>
            <w:szCs w:val="24"/>
          </w:rPr>
          <w:delText>a number of</w:delText>
        </w:r>
      </w:del>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70" w:author="Billy Mitchell" w:date="2024-03-06T14:42:00Z">
        <w:r w:rsidR="00EB36F4">
          <w:rPr>
            <w:szCs w:val="24"/>
          </w:rPr>
          <w:t xml:space="preserve"> A study </w:t>
        </w:r>
      </w:ins>
      <w:ins w:id="271" w:author="Billy Mitchell" w:date="2024-03-06T15:04:00Z">
        <w:r w:rsidR="00DB5573">
          <w:rPr>
            <w:szCs w:val="24"/>
          </w:rPr>
          <w:t xml:space="preserve">which keeps instruction and stimulus exposure constant while differing </w:t>
        </w:r>
      </w:ins>
      <w:ins w:id="272" w:author="Billy Mitchell" w:date="2024-03-06T15:05:00Z">
        <w:r w:rsidR="00DB5573">
          <w:rPr>
            <w:szCs w:val="24"/>
          </w:rPr>
          <w:t xml:space="preserve">the type of regulation (i.e., </w:t>
        </w:r>
      </w:ins>
      <w:ins w:id="273" w:author="Billy Mitchell" w:date="2024-03-06T15:35:00Z">
        <w:r w:rsidR="004361BA">
          <w:rPr>
            <w:szCs w:val="24"/>
          </w:rPr>
          <w:t xml:space="preserve">strategy </w:t>
        </w:r>
      </w:ins>
      <w:ins w:id="274" w:author="Billy Mitchell" w:date="2024-03-06T15:05:00Z">
        <w:r w:rsidR="00DB5573">
          <w:rPr>
            <w:szCs w:val="24"/>
          </w:rPr>
          <w:t xml:space="preserve">forecasting v. usage) measured would be more conducive for direct comparisons of these two processes. </w:t>
        </w:r>
      </w:ins>
      <w:del w:id="275" w:author="Billy Mitchell" w:date="2024-03-06T15:04:00Z">
        <w:r w:rsidR="002119A8" w:rsidDel="00DB5573">
          <w:rPr>
            <w:szCs w:val="24"/>
          </w:rPr>
          <w:delText xml:space="preserve"> </w:delText>
        </w:r>
      </w:del>
      <w:r w:rsidR="002119A8">
        <w:rPr>
          <w:szCs w:val="24"/>
        </w:rPr>
        <w:t>Study 3 attempted to rectify these discrepancies using</w:t>
      </w:r>
      <w:del w:id="276" w:author="Billy Mitchell" w:date="2024-03-06T14:42:00Z">
        <w:r w:rsidR="002119A8" w:rsidDel="00EB36F4">
          <w:rPr>
            <w:szCs w:val="24"/>
          </w:rPr>
          <w:delText xml:space="preserve"> </w:delText>
        </w:r>
      </w:del>
      <w:r w:rsidR="002119A8">
        <w:rPr>
          <w:szCs w:val="24"/>
        </w:rPr>
        <w:t xml:space="preserve"> a 2 between (condition: forecast v. experience) x 2 within (intensity: low v. high) mixed study design. </w:t>
      </w:r>
      <w:r w:rsidR="0005772E">
        <w:rPr>
          <w:szCs w:val="24"/>
        </w:rPr>
        <w:t>As</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3FAAD03C" w:rsidR="0043784E" w:rsidRDefault="00CF68A1" w:rsidP="00F76B51">
      <w:pPr>
        <w:spacing w:after="0" w:line="480" w:lineRule="auto"/>
        <w:ind w:left="0" w:firstLine="720"/>
        <w:rPr>
          <w:szCs w:val="24"/>
        </w:rPr>
      </w:pPr>
      <w:r>
        <w:rPr>
          <w:szCs w:val="24"/>
        </w:rPr>
        <w:lastRenderedPageBreak/>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ins w:id="278" w:author="Billy Mitchell" w:date="2024-03-06T15:36:00Z">
        <w:r w:rsidR="004361BA">
          <w:rPr>
            <w:szCs w:val="24"/>
          </w:rPr>
          <w:t>strategy user</w:t>
        </w:r>
      </w:ins>
      <w:del w:id="279" w:author="Billy Mitchell" w:date="2024-03-06T15:36:00Z">
        <w:r w:rsidR="007344B0" w:rsidRPr="007344B0" w:rsidDel="004361BA">
          <w:rPr>
            <w:szCs w:val="24"/>
          </w:rPr>
          <w:delText>experience</w:delText>
        </w:r>
        <w:r w:rsidDel="004361BA">
          <w:rPr>
            <w:szCs w:val="24"/>
          </w:rPr>
          <w:delText>r</w:delText>
        </w:r>
      </w:del>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ins w:id="280" w:author="Billy Mitchell" w:date="2024-03-06T15:36:00Z">
        <w:r w:rsidR="004361BA">
          <w:rPr>
            <w:szCs w:val="24"/>
          </w:rPr>
          <w:t xml:space="preserve">strategy </w:t>
        </w:r>
      </w:ins>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usag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86243F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er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 xml:space="preserve">How much do you </w:t>
      </w:r>
      <w:r w:rsidR="00E46207" w:rsidRPr="00E46207">
        <w:rPr>
          <w:szCs w:val="24"/>
        </w:rPr>
        <w:lastRenderedPageBreak/>
        <w:t>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 xml:space="preserve">the most conservative effect size observed in our previous studies </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85268A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CD399D">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sted. Mobile devices, tablets, and screens with a resolution of less than 700 x 1250 pixels</w:t>
      </w:r>
      <w:r w:rsidR="000A4B63">
        <w:rPr>
          <w:bCs/>
          <w:szCs w:val="24"/>
        </w:rPr>
        <w:t xml:space="preserve"> were eligible to participate. </w:t>
      </w:r>
    </w:p>
    <w:p w14:paraId="41F8AF46" w14:textId="20A3E1B1"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w:t>
      </w:r>
      <w:r>
        <w:rPr>
          <w:bCs/>
          <w:szCs w:val="24"/>
        </w:rPr>
        <w:lastRenderedPageBreak/>
        <w:t xml:space="preserve">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 xml:space="preserve">waws visibl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331DC3D8"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s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 xml:space="preserve">0.25 – 6.05),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 and negative median valence scores (i.e., values below 50</w:t>
      </w:r>
      <w:r w:rsidR="00C21314">
        <w:rPr>
          <w:bCs/>
          <w:iCs/>
          <w:szCs w:val="24"/>
        </w:rPr>
        <w:t xml:space="preserve">; </w:t>
      </w:r>
      <w:r w:rsidR="00C21314" w:rsidRPr="00485060">
        <w:rPr>
          <w:bCs/>
          <w:i/>
          <w:iCs/>
          <w:szCs w:val="24"/>
        </w:rPr>
        <w:t>x̄</w:t>
      </w:r>
      <w:ins w:id="281" w:author="Billy Mitchell" w:date="2024-03-06T15:58:00Z">
        <w:r w:rsidR="002C65D6">
          <w:rPr>
            <w:bCs/>
            <w:i/>
            <w:iCs/>
            <w:szCs w:val="24"/>
          </w:rPr>
          <w:t xml:space="preserve"> </w:t>
        </w:r>
      </w:ins>
      <w:r w:rsidR="00C21314" w:rsidRPr="00485060">
        <w:rPr>
          <w:bCs/>
          <w:i/>
          <w:szCs w:val="24"/>
          <w:vertAlign w:val="subscript"/>
        </w:rPr>
        <w:t>Vicious Fun</w:t>
      </w:r>
      <w:r w:rsidR="00C21314">
        <w:rPr>
          <w:bCs/>
          <w:szCs w:val="24"/>
        </w:rPr>
        <w:t xml:space="preserve"> = 15, </w:t>
      </w:r>
      <w:r w:rsidR="00C21314" w:rsidRPr="00E633F1">
        <w:rPr>
          <w:bCs/>
          <w:i/>
          <w:iCs/>
          <w:szCs w:val="24"/>
        </w:rPr>
        <w:t>x̄</w:t>
      </w:r>
      <w:ins w:id="282" w:author="Billy Mitchell" w:date="2024-03-06T15:58:00Z">
        <w:r w:rsidR="002C65D6">
          <w:rPr>
            <w:bCs/>
            <w:i/>
            <w:iCs/>
            <w:szCs w:val="24"/>
          </w:rPr>
          <w:t xml:space="preserve"> </w:t>
        </w:r>
      </w:ins>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ins w:id="283" w:author="Billy Mitchell" w:date="2024-03-06T15:58:00Z">
        <w:r w:rsidR="002C65D6">
          <w:rPr>
            <w:bCs/>
            <w:i/>
            <w:iCs/>
            <w:szCs w:val="24"/>
          </w:rPr>
          <w:t xml:space="preserve"> </w:t>
        </w:r>
      </w:ins>
      <w:r w:rsidR="00C21314">
        <w:rPr>
          <w:bCs/>
          <w:i/>
          <w:szCs w:val="24"/>
          <w:vertAlign w:val="subscript"/>
        </w:rPr>
        <w:t xml:space="preserve">Head Count </w:t>
      </w:r>
      <w:r w:rsidR="00C21314">
        <w:rPr>
          <w:bCs/>
          <w:szCs w:val="24"/>
        </w:rPr>
        <w:t xml:space="preserve"> = 33.5, </w:t>
      </w:r>
      <w:r w:rsidR="00C21314" w:rsidRPr="00E633F1">
        <w:rPr>
          <w:bCs/>
          <w:i/>
          <w:iCs/>
          <w:szCs w:val="24"/>
        </w:rPr>
        <w:t>x̄</w:t>
      </w:r>
      <w:ins w:id="284" w:author="Billy Mitchell" w:date="2024-03-06T15:58:00Z">
        <w:r w:rsidR="002C65D6">
          <w:rPr>
            <w:bCs/>
            <w:i/>
            <w:iCs/>
            <w:szCs w:val="24"/>
          </w:rPr>
          <w:t xml:space="preserve"> </w:t>
        </w:r>
      </w:ins>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ins w:id="285" w:author="Billy Mitchell" w:date="2024-03-06T15:58:00Z">
        <w:r w:rsidR="002C65D6">
          <w:rPr>
            <w:bCs/>
            <w:i/>
            <w:iCs/>
            <w:szCs w:val="24"/>
          </w:rPr>
          <w:t xml:space="preserve"> </w:t>
        </w:r>
      </w:ins>
      <w:r w:rsidR="00453A37" w:rsidRPr="00BE73D6">
        <w:rPr>
          <w:bCs/>
          <w:i/>
          <w:szCs w:val="24"/>
          <w:vertAlign w:val="subscript"/>
        </w:rPr>
        <w:t>Vicious Fun</w:t>
      </w:r>
      <w:r w:rsidR="00453A37">
        <w:rPr>
          <w:bCs/>
          <w:szCs w:val="24"/>
        </w:rPr>
        <w:t xml:space="preserve"> = 77.5, </w:t>
      </w:r>
      <w:r w:rsidR="00453A37" w:rsidRPr="00E633F1">
        <w:rPr>
          <w:bCs/>
          <w:i/>
          <w:iCs/>
          <w:szCs w:val="24"/>
        </w:rPr>
        <w:t>x̄</w:t>
      </w:r>
      <w:ins w:id="286" w:author="Billy Mitchell" w:date="2024-03-06T15:58:00Z">
        <w:r w:rsidR="002C65D6">
          <w:rPr>
            <w:bCs/>
            <w:i/>
            <w:iCs/>
            <w:szCs w:val="24"/>
          </w:rPr>
          <w:t xml:space="preserve"> </w:t>
        </w:r>
      </w:ins>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ins w:id="287" w:author="Billy Mitchell" w:date="2024-03-06T15:58:00Z">
        <w:r w:rsidR="002C65D6">
          <w:rPr>
            <w:bCs/>
            <w:i/>
            <w:iCs/>
            <w:szCs w:val="24"/>
          </w:rPr>
          <w:t xml:space="preserve"> </w:t>
        </w:r>
      </w:ins>
      <w:r w:rsidR="00453A37">
        <w:rPr>
          <w:bCs/>
          <w:i/>
          <w:szCs w:val="24"/>
          <w:vertAlign w:val="subscript"/>
        </w:rPr>
        <w:t xml:space="preserve">Head Count </w:t>
      </w:r>
      <w:r w:rsidR="00453A37">
        <w:rPr>
          <w:bCs/>
          <w:szCs w:val="24"/>
        </w:rPr>
        <w:t xml:space="preserve"> = 50.7, </w:t>
      </w:r>
      <w:r w:rsidR="00453A37" w:rsidRPr="00E633F1">
        <w:rPr>
          <w:bCs/>
          <w:i/>
          <w:iCs/>
          <w:szCs w:val="24"/>
        </w:rPr>
        <w:t>x̄</w:t>
      </w:r>
      <w:ins w:id="288" w:author="Billy Mitchell" w:date="2024-03-06T15:58:00Z">
        <w:r w:rsidR="002C65D6">
          <w:rPr>
            <w:bCs/>
            <w:i/>
            <w:iCs/>
            <w:szCs w:val="24"/>
          </w:rPr>
          <w:t xml:space="preserve"> </w:t>
        </w:r>
      </w:ins>
      <w:r w:rsidR="00453A37">
        <w:rPr>
          <w:bCs/>
          <w:i/>
          <w:szCs w:val="24"/>
          <w:vertAlign w:val="subscript"/>
        </w:rPr>
        <w:t xml:space="preserve">Superhost </w:t>
      </w:r>
      <w:r w:rsidR="00453A37">
        <w:rPr>
          <w:bCs/>
          <w:szCs w:val="24"/>
        </w:rPr>
        <w:t xml:space="preserve"> = 58.5</w:t>
      </w:r>
      <w:r w:rsidR="00453A37">
        <w:rPr>
          <w:bCs/>
          <w:iCs/>
          <w:szCs w:val="24"/>
        </w:rPr>
        <w:t xml:space="preserve">) and minimal variance </w:t>
      </w:r>
      <w:r w:rsidR="00453A37">
        <w:rPr>
          <w:bCs/>
          <w:iCs/>
          <w:szCs w:val="24"/>
        </w:rPr>
        <w:lastRenderedPageBreak/>
        <w:t>around those values. This allowed us to attempt to manipulate the affective experiences of participants to influence self-regulation behaviors.</w:t>
      </w:r>
    </w:p>
    <w:p w14:paraId="7D413D68" w14:textId="6A0A68E8"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n “</w:t>
      </w:r>
      <w:del w:id="289" w:author="Billy Mitchell" w:date="2024-03-06T15:37:00Z">
        <w:r w:rsidR="004454BA" w:rsidDel="004361BA">
          <w:rPr>
            <w:bCs/>
            <w:szCs w:val="24"/>
          </w:rPr>
          <w:delText>experience</w:delText>
        </w:r>
      </w:del>
      <w:ins w:id="290" w:author="Billy Mitchell" w:date="2024-03-06T15:37:00Z">
        <w:r w:rsidR="004361BA">
          <w:rPr>
            <w:bCs/>
            <w:szCs w:val="24"/>
          </w:rPr>
          <w:t>strategy use</w:t>
        </w:r>
      </w:ins>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ins w:id="291" w:author="Billy Mitchell" w:date="2024-03-06T15:37:00Z">
        <w:r w:rsidR="004361BA">
          <w:rPr>
            <w:bCs/>
            <w:szCs w:val="24"/>
          </w:rPr>
          <w:t xml:space="preserve">strategy </w:t>
        </w:r>
      </w:ins>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ins w:id="292" w:author="Billy Mitchell" w:date="2024-03-06T15:38:00Z">
        <w:r w:rsidR="004361BA">
          <w:rPr>
            <w:bCs/>
            <w:szCs w:val="24"/>
          </w:rPr>
          <w:t>strategy use</w:t>
        </w:r>
      </w:ins>
      <w:del w:id="293" w:author="Billy Mitchell" w:date="2024-03-06T15:38:00Z">
        <w:r w:rsidR="00D07F46" w:rsidDel="004361BA">
          <w:rPr>
            <w:bCs/>
            <w:szCs w:val="24"/>
          </w:rPr>
          <w:delText>experiencer</w:delText>
        </w:r>
      </w:del>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ins w:id="294" w:author="Billy Mitchell" w:date="2024-03-06T15:38:00Z">
        <w:r w:rsidR="004361BA">
          <w:rPr>
            <w:bCs/>
            <w:szCs w:val="24"/>
          </w:rPr>
          <w:t xml:space="preserve">strategy </w:t>
        </w:r>
      </w:ins>
      <w:r w:rsidR="00D07F46">
        <w:rPr>
          <w:bCs/>
          <w:szCs w:val="24"/>
        </w:rPr>
        <w:t>forecast</w:t>
      </w:r>
      <w:del w:id="295" w:author="Billy Mitchell" w:date="2024-03-06T15:38:00Z">
        <w:r w:rsidR="00D07F46" w:rsidDel="004361BA">
          <w:rPr>
            <w:bCs/>
            <w:szCs w:val="24"/>
          </w:rPr>
          <w:delText>er</w:delText>
        </w:r>
      </w:del>
      <w:r w:rsidR="00D07F46">
        <w:rPr>
          <w:bCs/>
          <w:szCs w:val="24"/>
        </w:rPr>
        <w:t xml:space="preserve">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ins w:id="296" w:author="Billy Mitchell" w:date="2024-03-06T15:38:00Z">
        <w:r w:rsidR="004361BA">
          <w:rPr>
            <w:bCs/>
            <w:szCs w:val="24"/>
          </w:rPr>
          <w:t>strategy use</w:t>
        </w:r>
      </w:ins>
      <w:del w:id="297" w:author="Billy Mitchell" w:date="2024-03-06T15:38:00Z">
        <w:r w:rsidR="004454BA" w:rsidDel="004361BA">
          <w:rPr>
            <w:bCs/>
            <w:szCs w:val="24"/>
          </w:rPr>
          <w:delText>experience</w:delText>
        </w:r>
      </w:del>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ins w:id="298" w:author="Billy Mitchell" w:date="2024-03-06T15:39:00Z">
        <w:r w:rsidR="004361BA">
          <w:rPr>
            <w:bCs/>
            <w:szCs w:val="24"/>
          </w:rPr>
          <w:t xml:space="preserve">strategy </w:t>
        </w:r>
      </w:ins>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ins w:id="299" w:author="Billy Mitchell" w:date="2024-03-06T15:58:00Z">
        <w:r w:rsidR="002C65D6">
          <w:rPr>
            <w:bCs/>
            <w:szCs w:val="24"/>
          </w:rPr>
          <w:t xml:space="preserve">Note that a potential discrepancy exists between the phrasing of our </w:t>
        </w:r>
      </w:ins>
      <w:ins w:id="300" w:author="Billy Mitchell" w:date="2024-03-06T15:59:00Z">
        <w:r w:rsidR="002C65D6">
          <w:rPr>
            <w:bCs/>
            <w:szCs w:val="24"/>
          </w:rPr>
          <w:t xml:space="preserve">instructions (“Which strategy … </w:t>
        </w:r>
        <w:r w:rsidR="002C65D6" w:rsidRPr="002C65D6">
          <w:rPr>
            <w:bCs/>
            <w:i/>
            <w:iCs/>
            <w:szCs w:val="24"/>
            <w:rPrChange w:id="301" w:author="Billy Mitchell" w:date="2024-03-06T15:59:00Z">
              <w:rPr>
                <w:bCs/>
                <w:szCs w:val="24"/>
              </w:rPr>
            </w:rPrChange>
          </w:rPr>
          <w:t>would</w:t>
        </w:r>
        <w:r w:rsidR="002C65D6">
          <w:rPr>
            <w:bCs/>
            <w:szCs w:val="24"/>
          </w:rPr>
          <w:t xml:space="preserve"> you predict…) and our reminders (“…if they </w:t>
        </w:r>
        <w:r w:rsidR="002C65D6" w:rsidRPr="002C65D6">
          <w:rPr>
            <w:bCs/>
            <w:i/>
            <w:iCs/>
            <w:szCs w:val="24"/>
            <w:rPrChange w:id="302" w:author="Billy Mitchell" w:date="2024-03-06T16:00:00Z">
              <w:rPr>
                <w:bCs/>
                <w:szCs w:val="24"/>
              </w:rPr>
            </w:rPrChange>
          </w:rPr>
          <w:t>should</w:t>
        </w:r>
        <w:r w:rsidR="002C65D6">
          <w:rPr>
            <w:bCs/>
            <w:szCs w:val="24"/>
          </w:rPr>
          <w:t xml:space="preserve"> …”)</w:t>
        </w:r>
      </w:ins>
      <w:ins w:id="303" w:author="Billy Mitchell" w:date="2024-03-06T16:00:00Z">
        <w:r w:rsidR="002C65D6">
          <w:rPr>
            <w:bCs/>
            <w:szCs w:val="24"/>
          </w:rPr>
          <w:t xml:space="preserve"> which we discuss further in the limitations. </w:t>
        </w:r>
      </w:ins>
      <w:r w:rsidR="00066452">
        <w:rPr>
          <w:bCs/>
          <w:szCs w:val="24"/>
        </w:rPr>
        <w:t xml:space="preserve">If participants selected neither, they were not asked </w:t>
      </w:r>
      <w:r w:rsidR="00066452">
        <w:rPr>
          <w:bCs/>
          <w:szCs w:val="24"/>
        </w:rPr>
        <w:lastRenderedPageBreak/>
        <w:t>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 ranging from “Not at all” to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72D23D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participants used or sele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CD399D">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CD399D">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ICC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w:t>
      </w:r>
      <w:r>
        <w:rPr>
          <w:szCs w:val="24"/>
        </w:rPr>
        <w:lastRenderedPageBreak/>
        <w:t>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EBBB22E" w:rsidR="0043784E" w:rsidRDefault="00245CC6" w:rsidP="0043784E">
      <w:pPr>
        <w:spacing w:after="160" w:line="259" w:lineRule="auto"/>
        <w:ind w:left="0" w:firstLine="0"/>
        <w:rPr>
          <w:b/>
          <w:szCs w:val="24"/>
        </w:rPr>
      </w:pPr>
      <w:ins w:id="304" w:author="Billy Mitchell" w:date="2024-02-07T13:00:00Z">
        <w:r>
          <w:rPr>
            <w:b/>
            <w:szCs w:val="24"/>
          </w:rPr>
          <w:t>STUDY</w:t>
        </w:r>
      </w:ins>
      <w:del w:id="305" w:author="Billy Mitchell" w:date="2024-02-07T13:00:00Z">
        <w:r w:rsidR="0043784E" w:rsidDel="00245CC6">
          <w:rPr>
            <w:b/>
            <w:szCs w:val="24"/>
          </w:rPr>
          <w:delText>EXPERIMENT</w:delText>
        </w:r>
      </w:del>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20521903"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607B5A">
        <w:rPr>
          <w:bCs/>
          <w:i/>
          <w:iCs/>
          <w:szCs w:val="24"/>
          <w:vertAlign w:val="subscript"/>
        </w:rPr>
        <w:t xml:space="preserve">H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22D67421" w:rsidR="001A2CE8" w:rsidRPr="00BE73D6" w:rsidRDefault="004361BA" w:rsidP="00BE73D6">
      <w:pPr>
        <w:spacing w:after="0" w:line="480" w:lineRule="auto"/>
        <w:ind w:left="0" w:firstLine="720"/>
        <w:rPr>
          <w:bCs/>
          <w:szCs w:val="24"/>
        </w:rPr>
      </w:pPr>
      <w:ins w:id="306" w:author="Billy Mitchell" w:date="2024-03-06T15:40:00Z">
        <w:r>
          <w:rPr>
            <w:b/>
            <w:szCs w:val="24"/>
          </w:rPr>
          <w:t>Strategy f</w:t>
        </w:r>
      </w:ins>
      <w:del w:id="307" w:author="Billy Mitchell" w:date="2024-03-06T15:40:00Z">
        <w:r w:rsidR="001A2CE8" w:rsidDel="004361BA">
          <w:rPr>
            <w:b/>
            <w:szCs w:val="24"/>
          </w:rPr>
          <w:delText>F</w:delText>
        </w:r>
      </w:del>
      <w:r w:rsidR="001A2CE8">
        <w:rPr>
          <w:b/>
          <w:szCs w:val="24"/>
        </w:rPr>
        <w:t xml:space="preserve">orecasters and </w:t>
      </w:r>
      <w:ins w:id="308" w:author="Billy Mitchell" w:date="2024-03-06T15:40:00Z">
        <w:r>
          <w:rPr>
            <w:b/>
            <w:szCs w:val="24"/>
          </w:rPr>
          <w:t>users</w:t>
        </w:r>
      </w:ins>
      <w:del w:id="309" w:author="Billy Mitchell" w:date="2024-03-06T15:40:00Z">
        <w:r w:rsidR="001A2CE8" w:rsidDel="004361BA">
          <w:rPr>
            <w:b/>
            <w:szCs w:val="24"/>
          </w:rPr>
          <w:delText>experiencers</w:delText>
        </w:r>
      </w:del>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ins w:id="310" w:author="Billy Mitchell" w:date="2024-03-06T15:40:00Z">
        <w:r>
          <w:rPr>
            <w:bCs/>
            <w:szCs w:val="24"/>
          </w:rPr>
          <w:t>strategy users</w:t>
        </w:r>
      </w:ins>
      <w:del w:id="311" w:author="Billy Mitchell" w:date="2024-03-06T15:40:00Z">
        <w:r w:rsidR="005D7490" w:rsidDel="004361BA">
          <w:rPr>
            <w:bCs/>
            <w:szCs w:val="24"/>
          </w:rPr>
          <w:delText>experiencers</w:delText>
        </w:r>
      </w:del>
      <w:r w:rsidR="005D7490">
        <w:rPr>
          <w:bCs/>
          <w:szCs w:val="24"/>
        </w:rPr>
        <w:t xml:space="preserve"> and forecasters both before (</w:t>
      </w:r>
      <w:r w:rsidR="005D7490" w:rsidRPr="00E633F1">
        <w:rPr>
          <w:bCs/>
          <w:i/>
          <w:iCs/>
          <w:szCs w:val="24"/>
        </w:rPr>
        <w:t>x̄</w:t>
      </w:r>
      <w:r w:rsidR="005D7490">
        <w:rPr>
          <w:bCs/>
          <w:i/>
          <w:iCs/>
          <w:szCs w:val="24"/>
        </w:rPr>
        <w:t xml:space="preserve"> </w:t>
      </w:r>
      <w:ins w:id="312" w:author="Billy Mitchell" w:date="2024-03-06T15:40:00Z">
        <w:r>
          <w:rPr>
            <w:bCs/>
            <w:i/>
            <w:iCs/>
            <w:szCs w:val="24"/>
            <w:vertAlign w:val="subscript"/>
          </w:rPr>
          <w:t>User</w:t>
        </w:r>
      </w:ins>
      <w:del w:id="313" w:author="Billy Mitchell" w:date="2024-03-06T15:40:00Z">
        <w:r w:rsidR="005D7490" w:rsidDel="004361BA">
          <w:rPr>
            <w:bCs/>
            <w:i/>
            <w:iCs/>
            <w:szCs w:val="24"/>
            <w:vertAlign w:val="subscript"/>
          </w:rPr>
          <w:delText>Experience</w:delText>
        </w:r>
      </w:del>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Forecast</w:t>
      </w:r>
      <w:ins w:id="314" w:author="Billy Mitchell" w:date="2024-03-06T15:40:00Z">
        <w:r>
          <w:rPr>
            <w:bCs/>
            <w:i/>
            <w:iCs/>
            <w:szCs w:val="24"/>
            <w:vertAlign w:val="subscript"/>
          </w:rPr>
          <w:t>er</w:t>
        </w:r>
      </w:ins>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ins w:id="315" w:author="Billy Mitchell" w:date="2024-03-06T15:41:00Z">
        <w:r>
          <w:rPr>
            <w:bCs/>
            <w:szCs w:val="24"/>
          </w:rPr>
          <w:t xml:space="preserve">Strategy </w:t>
        </w:r>
      </w:ins>
      <w:del w:id="316" w:author="Billy Mitchell" w:date="2024-03-06T15:41:00Z">
        <w:r w:rsidR="00C736BF" w:rsidDel="004361BA">
          <w:rPr>
            <w:bCs/>
            <w:szCs w:val="24"/>
          </w:rPr>
          <w:delText>F</w:delText>
        </w:r>
      </w:del>
      <w:ins w:id="317" w:author="Billy Mitchell" w:date="2024-03-06T15:41:00Z">
        <w:r>
          <w:rPr>
            <w:bCs/>
            <w:szCs w:val="24"/>
          </w:rPr>
          <w:t>f</w:t>
        </w:r>
      </w:ins>
      <w:r w:rsidR="00C736BF">
        <w:rPr>
          <w:bCs/>
          <w:szCs w:val="24"/>
        </w:rPr>
        <w:t xml:space="preserve">orecasters and </w:t>
      </w:r>
      <w:ins w:id="318" w:author="Billy Mitchell" w:date="2024-03-06T15:41:00Z">
        <w:r>
          <w:rPr>
            <w:bCs/>
            <w:szCs w:val="24"/>
          </w:rPr>
          <w:t>users</w:t>
        </w:r>
      </w:ins>
      <w:del w:id="319" w:author="Billy Mitchell" w:date="2024-03-06T15:41:00Z">
        <w:r w:rsidR="00C736BF" w:rsidDel="004361BA">
          <w:rPr>
            <w:bCs/>
            <w:szCs w:val="24"/>
          </w:rPr>
          <w:delText>experiencers</w:delText>
        </w:r>
      </w:del>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5037A25" w:rsidR="001A2CE8" w:rsidRPr="00BE73D6" w:rsidRDefault="001A2CE8" w:rsidP="00BE73D6">
      <w:pPr>
        <w:spacing w:after="0" w:line="480" w:lineRule="auto"/>
        <w:ind w:left="0" w:firstLine="720"/>
        <w:rPr>
          <w:bCs/>
          <w:szCs w:val="24"/>
        </w:rPr>
      </w:pPr>
      <w:r>
        <w:rPr>
          <w:b/>
          <w:szCs w:val="24"/>
        </w:rPr>
        <w:lastRenderedPageBreak/>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40ACE">
        <w:rPr>
          <w:bCs/>
          <w:i/>
          <w:iCs/>
          <w:szCs w:val="24"/>
          <w:vertAlign w:val="subscript"/>
        </w:rPr>
        <w:t>U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4FFD4069" w:rsidR="004737B7" w:rsidRDefault="002C65D6" w:rsidP="004737B7">
      <w:pPr>
        <w:spacing w:after="0" w:line="480" w:lineRule="auto"/>
        <w:ind w:left="0" w:firstLine="720"/>
        <w:rPr>
          <w:szCs w:val="24"/>
        </w:rPr>
      </w:pPr>
      <w:ins w:id="320" w:author="Billy Mitchell" w:date="2024-03-06T16:01:00Z">
        <w:r>
          <w:rPr>
            <w:b/>
            <w:szCs w:val="24"/>
          </w:rPr>
          <w:t xml:space="preserve">Strategy </w:t>
        </w:r>
      </w:ins>
      <w:del w:id="321" w:author="Billy Mitchell" w:date="2024-03-06T16:01:00Z">
        <w:r w:rsidR="004737B7" w:rsidDel="002C65D6">
          <w:rPr>
            <w:b/>
            <w:szCs w:val="24"/>
          </w:rPr>
          <w:delText>F</w:delText>
        </w:r>
      </w:del>
      <w:ins w:id="322" w:author="Billy Mitchell" w:date="2024-03-06T16:01:00Z">
        <w:r>
          <w:rPr>
            <w:b/>
            <w:szCs w:val="24"/>
          </w:rPr>
          <w:t>f</w:t>
        </w:r>
      </w:ins>
      <w:r w:rsidR="004737B7">
        <w:rPr>
          <w:b/>
          <w:szCs w:val="24"/>
        </w:rPr>
        <w:t xml:space="preserve">orecasters </w:t>
      </w:r>
      <w:r w:rsidR="007079B4">
        <w:rPr>
          <w:b/>
          <w:szCs w:val="24"/>
        </w:rPr>
        <w:t xml:space="preserve">regulated more often than </w:t>
      </w:r>
      <w:ins w:id="323" w:author="Billy Mitchell" w:date="2024-03-06T16:01:00Z">
        <w:r>
          <w:rPr>
            <w:b/>
            <w:szCs w:val="24"/>
          </w:rPr>
          <w:t>strategy users</w:t>
        </w:r>
      </w:ins>
      <w:del w:id="324" w:author="Billy Mitchell" w:date="2024-03-06T16:01:00Z">
        <w:r w:rsidR="007079B4" w:rsidDel="002C65D6">
          <w:rPr>
            <w:b/>
            <w:szCs w:val="24"/>
          </w:rPr>
          <w:delText>experiencers</w:delText>
        </w:r>
      </w:del>
      <w:r w:rsidR="007079B4">
        <w:rPr>
          <w:b/>
          <w:szCs w:val="24"/>
        </w:rPr>
        <w:t xml:space="preserve">; </w:t>
      </w:r>
      <w:ins w:id="325" w:author="Billy Mitchell" w:date="2024-03-06T16:01:00Z">
        <w:r>
          <w:rPr>
            <w:b/>
            <w:szCs w:val="24"/>
          </w:rPr>
          <w:t>Strategy users</w:t>
        </w:r>
      </w:ins>
      <w:del w:id="326" w:author="Billy Mitchell" w:date="2024-03-06T16:01:00Z">
        <w:r w:rsidR="007079B4" w:rsidDel="002C65D6">
          <w:rPr>
            <w:b/>
            <w:szCs w:val="24"/>
          </w:rPr>
          <w:delText>Experiencers</w:delText>
        </w:r>
      </w:del>
      <w:r w:rsidR="007079B4">
        <w:rPr>
          <w:b/>
          <w:szCs w:val="24"/>
        </w:rPr>
        <w:t xml:space="preserve"> reappraised more often than </w:t>
      </w:r>
      <w:ins w:id="327" w:author="Billy Mitchell" w:date="2024-03-06T16:01:00Z">
        <w:r>
          <w:rPr>
            <w:b/>
            <w:szCs w:val="24"/>
          </w:rPr>
          <w:t xml:space="preserve">strategy </w:t>
        </w:r>
      </w:ins>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ins w:id="328" w:author="Billy Mitchell" w:date="2024-03-06T16:02:00Z">
        <w:r>
          <w:rPr>
            <w:bCs/>
            <w:szCs w:val="24"/>
          </w:rPr>
          <w:t xml:space="preserve">strategy </w:t>
        </w:r>
      </w:ins>
      <w:r w:rsidR="001346D5">
        <w:rPr>
          <w:bCs/>
          <w:szCs w:val="24"/>
        </w:rPr>
        <w:t xml:space="preserve">forecasters and </w:t>
      </w:r>
      <w:ins w:id="329" w:author="Billy Mitchell" w:date="2024-03-06T16:02:00Z">
        <w:r>
          <w:rPr>
            <w:bCs/>
            <w:szCs w:val="24"/>
          </w:rPr>
          <w:t>users</w:t>
        </w:r>
      </w:ins>
      <w:del w:id="330" w:author="Billy Mitchell" w:date="2024-03-06T16:02:00Z">
        <w:r w:rsidR="001346D5" w:rsidDel="002C65D6">
          <w:rPr>
            <w:bCs/>
            <w:szCs w:val="24"/>
          </w:rPr>
          <w:delText>experiencers</w:delText>
        </w:r>
      </w:del>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ins w:id="331" w:author="Billy Mitchell" w:date="2024-03-06T16:02:00Z">
        <w:r>
          <w:rPr>
            <w:szCs w:val="24"/>
          </w:rPr>
          <w:t>strategy users</w:t>
        </w:r>
      </w:ins>
      <w:del w:id="332" w:author="Billy Mitchell" w:date="2024-03-06T16:02:00Z">
        <w:r w:rsidR="007079B4" w:rsidDel="002C65D6">
          <w:rPr>
            <w:szCs w:val="24"/>
          </w:rPr>
          <w:delText>e</w:delText>
        </w:r>
        <w:r w:rsidR="007079B4" w:rsidRPr="007079B4" w:rsidDel="002C65D6">
          <w:rPr>
            <w:szCs w:val="24"/>
          </w:rPr>
          <w:delText>xperiencers</w:delText>
        </w:r>
      </w:del>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ins w:id="333" w:author="Billy Mitchell" w:date="2024-03-06T16:03:00Z">
        <w:r>
          <w:rPr>
            <w:szCs w:val="24"/>
          </w:rPr>
          <w:t>strategy users</w:t>
        </w:r>
      </w:ins>
      <w:del w:id="334" w:author="Billy Mitchell" w:date="2024-03-06T16:03:00Z">
        <w:r w:rsidR="007079B4" w:rsidDel="002C65D6">
          <w:rPr>
            <w:szCs w:val="24"/>
          </w:rPr>
          <w:delText>e</w:delText>
        </w:r>
        <w:r w:rsidR="007079B4" w:rsidRPr="007079B4" w:rsidDel="002C65D6">
          <w:rPr>
            <w:szCs w:val="24"/>
          </w:rPr>
          <w:delText>xperiencers</w:delText>
        </w:r>
      </w:del>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slightly more often than distraction (40.2%) while </w:t>
      </w:r>
      <w:ins w:id="335" w:author="Billy Mitchell" w:date="2024-03-06T16:03:00Z">
        <w:r>
          <w:rPr>
            <w:szCs w:val="24"/>
          </w:rPr>
          <w:t xml:space="preserve">strategy </w:t>
        </w:r>
      </w:ins>
      <w:r w:rsidR="007079B4">
        <w:rPr>
          <w:szCs w:val="24"/>
        </w:rPr>
        <w:t>f</w:t>
      </w:r>
      <w:r w:rsidR="007079B4" w:rsidRPr="007079B4">
        <w:rPr>
          <w:szCs w:val="24"/>
        </w:rPr>
        <w:t xml:space="preserve">orecasters </w:t>
      </w:r>
      <w:ins w:id="336" w:author="Billy Mitchell" w:date="2024-03-06T15:08:00Z">
        <w:r w:rsidR="00DB5573">
          <w:rPr>
            <w:szCs w:val="24"/>
          </w:rPr>
          <w:t>predicted choosing</w:t>
        </w:r>
      </w:ins>
      <w:del w:id="337" w:author="Billy Mitchell" w:date="2024-03-06T15:08:00Z">
        <w:r w:rsidR="007079B4" w:rsidRPr="007079B4" w:rsidDel="00DB5573">
          <w:rPr>
            <w:szCs w:val="24"/>
          </w:rPr>
          <w:delText>chose</w:delText>
        </w:r>
      </w:del>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51F9734E" w:rsidR="001A2CE8" w:rsidRPr="00BE73D6" w:rsidRDefault="005229B3" w:rsidP="005D7490">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255F1FDE">
                <wp:simplePos x="0" y="0"/>
                <wp:positionH relativeFrom="column">
                  <wp:posOffset>-321252</wp:posOffset>
                </wp:positionH>
                <wp:positionV relativeFrom="paragraph">
                  <wp:posOffset>5882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39" cstate="print">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0"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4DCFE7C3"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ins w:id="338" w:author="Billy Mitchell" w:date="2024-03-06T15:49:00Z">
                                  <w:r w:rsidR="00907C52">
                                    <w:rPr>
                                      <w:sz w:val="20"/>
                                      <w:szCs w:val="20"/>
                                    </w:rPr>
                                    <w:t>strategy us</w:t>
                                  </w:r>
                                </w:ins>
                                <w:ins w:id="339" w:author="Billy Mitchell" w:date="2024-03-06T15:50:00Z">
                                  <w:r w:rsidR="00907C52">
                                    <w:rPr>
                                      <w:sz w:val="20"/>
                                      <w:szCs w:val="20"/>
                                    </w:rPr>
                                    <w:t>ers</w:t>
                                  </w:r>
                                </w:ins>
                                <w:del w:id="340" w:author="Billy Mitchell" w:date="2024-03-06T15:50:00Z">
                                  <w:r w:rsidR="00C42BA3" w:rsidDel="00907C52">
                                    <w:rPr>
                                      <w:sz w:val="20"/>
                                      <w:szCs w:val="20"/>
                                    </w:rPr>
                                    <w:delText>experiencers</w:delText>
                                  </w:r>
                                </w:del>
                                <w:r w:rsidR="00C42BA3">
                                  <w:rPr>
                                    <w:sz w:val="20"/>
                                    <w:szCs w:val="20"/>
                                  </w:rPr>
                                  <w:t xml:space="preserve"> were more likely to not regulate a stimulus than </w:t>
                                </w:r>
                                <w:ins w:id="341" w:author="Billy Mitchell" w:date="2024-03-06T15:50:00Z">
                                  <w:r w:rsidR="00907C52">
                                    <w:rPr>
                                      <w:sz w:val="20"/>
                                      <w:szCs w:val="20"/>
                                    </w:rPr>
                                    <w:t xml:space="preserve">strategy </w:t>
                                  </w:r>
                                </w:ins>
                                <w:r w:rsidR="00C42BA3">
                                  <w:rPr>
                                    <w:sz w:val="20"/>
                                    <w:szCs w:val="20"/>
                                  </w:rPr>
                                  <w:t>forecasters (</w:t>
                                </w:r>
                                <w:r w:rsidR="00C42BA3" w:rsidRPr="00BE73D6">
                                  <w:rPr>
                                    <w:b/>
                                    <w:bCs/>
                                    <w:sz w:val="20"/>
                                    <w:szCs w:val="20"/>
                                  </w:rPr>
                                  <w:t>A</w:t>
                                </w:r>
                                <w:r w:rsidR="00C42BA3">
                                  <w:rPr>
                                    <w:sz w:val="20"/>
                                    <w:szCs w:val="20"/>
                                  </w:rPr>
                                  <w:t xml:space="preserve">), but that </w:t>
                                </w:r>
                                <w:ins w:id="342" w:author="Billy Mitchell" w:date="2024-03-06T15:50:00Z">
                                  <w:r w:rsidR="00907C52">
                                    <w:rPr>
                                      <w:sz w:val="20"/>
                                      <w:szCs w:val="20"/>
                                    </w:rPr>
                                    <w:t xml:space="preserve">strategy </w:t>
                                  </w:r>
                                </w:ins>
                                <w:r w:rsidR="00C42BA3">
                                  <w:rPr>
                                    <w:sz w:val="20"/>
                                    <w:szCs w:val="20"/>
                                  </w:rPr>
                                  <w:t xml:space="preserve">forecasters more evenly used both strategies when </w:t>
                                </w:r>
                                <w:ins w:id="343" w:author="Billy Mitchell" w:date="2024-03-06T15:50:00Z">
                                  <w:r w:rsidR="00907C52">
                                    <w:rPr>
                                      <w:sz w:val="20"/>
                                      <w:szCs w:val="20"/>
                                    </w:rPr>
                                    <w:t xml:space="preserve">predicting </w:t>
                                  </w:r>
                                </w:ins>
                                <w:del w:id="344" w:author="Billy Mitchell" w:date="2024-03-06T15:50:00Z">
                                  <w:r w:rsidR="00C42BA3" w:rsidDel="00907C52">
                                    <w:rPr>
                                      <w:sz w:val="20"/>
                                      <w:szCs w:val="20"/>
                                    </w:rPr>
                                    <w:delText xml:space="preserve">selecting a </w:delText>
                                  </w:r>
                                </w:del>
                                <w:r w:rsidR="00C42BA3">
                                  <w:rPr>
                                    <w:sz w:val="20"/>
                                    <w:szCs w:val="20"/>
                                  </w:rPr>
                                  <w:t>strategy</w:t>
                                </w:r>
                                <w:ins w:id="345" w:author="Billy Mitchell" w:date="2024-03-06T15:50:00Z">
                                  <w:r w:rsidR="00907C52">
                                    <w:rPr>
                                      <w:sz w:val="20"/>
                                      <w:szCs w:val="20"/>
                                    </w:rPr>
                                    <w:t xml:space="preserve"> selection </w:t>
                                  </w:r>
                                </w:ins>
                                <w:r w:rsidR="00C42BA3">
                                  <w:rPr>
                                    <w:sz w:val="20"/>
                                    <w:szCs w:val="20"/>
                                  </w:rPr>
                                  <w:t xml:space="preserve"> (</w:t>
                                </w:r>
                                <w:r w:rsidR="00C42BA3">
                                  <w:rPr>
                                    <w:b/>
                                    <w:bCs/>
                                    <w:sz w:val="20"/>
                                    <w:szCs w:val="20"/>
                                  </w:rPr>
                                  <w:t>B)</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wps:txbx>
                        <wps:bodyPr rot="0" vert="horz" wrap="square" lIns="91440" tIns="45720" rIns="91440" bIns="45720" anchor="t" anchorCtr="0">
                          <a:spAutoFit/>
                        </wps:bodyPr>
                      </wps:wsp>
                    </wpg:wgp>
                  </a:graphicData>
                </a:graphic>
              </wp:anchor>
            </w:drawing>
          </mc:Choice>
          <mc:Fallback>
            <w:pict>
              <v:group w14:anchorId="745265FC" id="Group 26" o:spid="_x0000_s1055" style="position:absolute;left:0;text-align:left;margin-left:-25.3pt;margin-top:4.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NowAOChsSEsEAoKyiaTWbTecTmdTueT2fT+gUGhUOiUWjUekQlutJQQU&#10;Sp59gEBAKkzdwHoWvpzNYHBMUBUNjiq2OyWWzWe0Wm1Wu2W23W+z0umwQLmNOg8emC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TaMADgobEhLBAKCsomk1m03nE5nU7nk9n0/oFBoVDolFo1HpEJbrSUEFEqe&#10;fYBAQCpM3cB6Fr6czWBwTFAVDY4qtjslls1ntFptVrtltt1vs9LpsEC5jToPHpg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2jAA4KGxISwQCgrKJpNZtN5xOZ1O55PZ9P6BQaFQ6JRaNR6RCW60lBBRKnn2A&#10;QEAqTN3Aeha+nM1gcExQFQ2OKrY7JZbNZ7RabVa7Zbbdb7PS6bBAuY06Dx6Y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NowAOChsSEsEAoKyiaTWbTecTmdTueT2fT+gUGhUOiUWjUekQlutJQQUSp59gEBA&#10;KkzdwHoWvpzNYHBMUBUNjiq2OyWWzWe0Wm1Wu2W23W+z0umwQLmNOg8emC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TaMADgobEhLBAKCsomk1m03nE5nU7nk9n0/oFBoVDolFo1HpEJbrSUEFEqefYBAQCpM&#10;3cB6Fr6czWBwTFAVDY4qtjslls1ntFptVrtltt1vs9LpsEC5jToPHpg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2jAA4KGxISwQCgrKJpNZtN5xOZ1O55PZ9P6BQaFQ6JRaNR6RCW60lBBRKnn2AQEAqTN3A&#10;eha+nM1gcExQFQ2OKrY7JZbNZ7RabVa7Zbbdb7PS6bBAuY06Dx6Y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NowAOChsSEsEAoKyiaTWbTecTmdTueT2fT+gUGhUOiUWjUekQlutJQQUSp59gEBAKkzdwHoW&#10;vpzNYHBMUBUNjiq2OyWWzWe0Wm1Wu2W23W+z0umwQLmNOg8emC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TaMADgobEhLBAKCsomk1m03nE5nU7nk9n0/oFBoVDolFo1HpEJbrSUEFEqefYBAQCpM3cB6Fr6c&#10;zWBwTFAVDY4qtjslls1ntFptVrtltt1vs9LpsEC5jToPHpg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2&#10;jAA4KGxISwQCgrKJpNZtN5xOZ1O55PZ9P6BQaFQ6JRaNR6RCW60lBBRKnn2AQEAqTN3Aeha+nM1g&#10;cExQFQ2OKrY7JZbNZ7RabVa7Zbbdb7PS6bBAuY06Dx6Y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NowA&#10;OChsSEsEAoKyiaTWbTecTmdTueT2fT+gUGhUOiUWjUekQlutJQQUSp59gEBAKkzdwHoWvpzNYHBM&#10;UBUNjiq2OyWWzWe0Wm1Wu2W23W+z0umwQLmNOg8emC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TaMADgo&#10;bEhLBAKCsomk1m03nE5nU7nk9n0/oFBoVDolFo1HpEJbrSUEFEqefYBAQCpM3cB6Fr6czWBwTFAV&#10;DY4qtjslls1ntFptVrtltt1vs9LpsEC5jToPHpg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2jAA4KGxI&#10;SwQCgrKJpNZtN5xOZ1O55PZ9P6BQaFQ6JRaNR6RCW60lBBRKnn2AQEAqTN3Aeha+nM1gcExQFQ2O&#10;KrY7JZbNZ7RabVa7Zbbdb7PS6bBAuY06Dx6Y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NowAOChsSEsE&#10;AoKyiaTWbTecTmdTueT2fT+gUGhUOiUWjUekQlutJQQUSp59gEBAKkzdwHoWvpzNYHBMUBUNjiq2&#10;OyWWzWe0Wm1Wu2W23W+z0umwQLmNOg8emC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TaMADgobEhLBAKC&#10;somk1m03nE5nU7nk9n0/oFBoVDolFo1HpEJbrSUEFEqefYBAQCpM3cB6Fr6czWBwTFAVDY4qtjsl&#10;ls1ntFptVrtltt1vs9LpsEC5jToPHpg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2jAA4KGxISwQCgrKJ&#10;pNZtN5xOZ1O55PZ9P6BQaFQ6JRaNR6RCW60lBBRKnn2AQEAqTN3Aeha+nM1gcExQFQ2OKrY7JZbN&#10;Z7RabVa7Zbbdb7PS6bBAuY06Dx6Y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NowAOChsSEsEAoKyiaTW&#10;bTecTmdTueT2fT+gUGhUOiUWjUekQlutJQQUSp59gEBAKkzdwHoWvpzNYHBMUBUNjiq2OyWWzWe0&#10;Wm1Wu2W23W+z0umwQLmNOg8emC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TaMADgobEhLBAKCsomk1m03&#10;nE5nU7nk9n0/oFBoVDolFo1HpEJbrSUEFEqefYBAQCpM3cB6Fr6czWBwTFAVDY4qtjslls1ntFpt&#10;Vrtltt1vs9LpsEC5jToPHpg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BxPn&#10;iCjsOCQIAgFSiaTWbTecTmdTueT2fT+gUGhUOiUWjUekQlatxpQVxGBDAIAgKkzchK9HNp4OoPg8&#10;JiwKhuq2OyWWzWe0Wm1Wu2W23W+z0umwRGjwqFcSjS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QcT54go&#10;7DgkCAIBUomk1m03nE5nU7nk9n0/oFBoVDolFo1HpEJWrcaUFcRgQwCAICpM3ISvRzaeDqD4PCYs&#10;Cobqtjslls1ntFptVrtltt1vs9LpsERo8KhXEo0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HE+eIKOw4&#10;JAgCAVKJpNZtN5xOZ1O55PZ9P6BQaFQ6JRaNR6RCVq3GlBXEYEMAgCAqTNyEr0c2ng6g+DwmLAqG&#10;6rY7JZbNZ7RabVa7Zbbdb7PS6bBEaPCoVxKN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BxPniCjsOCQI&#10;AgFSiaTWbTecTmdTueT2fT+gUGhUOiUWjUekQlatxpQVxGBDAIAgKkzchK9HNp4OoPg8JiwKhuq2&#10;OyWWzWe0Wm1Wu2W23W+z0umwRGjwqFcSjS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QcT54go7DgkCAIB&#10;Uomk1m03nE5nU7nk9n0/oFBoVDolFo1HpEJWrcaUFcRgQwCAICpM3ISvRzaeDqD4PCYsCobqtjsl&#10;ls1ntFptVrtltt1vs9LpsERo8KhXEo0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HE+eIKOw4JAgCAVKJ&#10;pNZtN5xOZ1O55PZ9P6BQaFQ6JRaNR6RCVq3GlBXEYEMAgCAqTNyEr0c2ng6g+DwmLAqG6rY7JZbN&#10;Z7RabVa7Zbbdb7PS6bBEaPCoVxKN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BxPniCjsOCQIAgFSiaTW&#10;bTecTmdTueT2fT+gUGhUOiUWjUekQlatxpQVxGBDAIAgKkzchK9HNp4OoPg8JiwKhuq2OyWWzWe0&#10;Wm1Wu2W23W+z0umwRGjwqFcSjS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QcT54go7DgkCAIBUomk1m03&#10;nE5nU7nk9n0/oFBoVDolFo1HpEJWrcaUFcRgQwCAICpM3ISvRzaeDqD4PCYsCobqtjslls1ntFpt&#10;Vrtltt1vs9LpsERo8KhXEo0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QcT54go7DgkCAIBUomk1m03nE5nU7nk9n0/oFBoVDolFo1H&#10;pEJWrcaUFcRgQwCAICpM3ISvRzaeDqD4PCYsCobqtjslls1ntFptVrtltt1vs9LpsERo8KhXEo0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HE+eIKOw4JAgCAVKJpNZtN5xOZ1O55PZ9P6BQaFQ6JRaNR6RC&#10;Vq3GlBXEYEMAgCAqTNyEr0c2ng6g+DwmLAqG6rY7JZbNZ7RabVa7Zbbdb7PS6bBEaPCoVxKN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BxPniCjsOCQIAgFSiaTWbTecTmdTueT2fT+gUGhUOiUWjUekQlat&#10;xpQVxGBDAIAgKkzchK9HNp4OoPg8JiwKhuq2OyWWzWe0Wm1Wu2W23W+z0umwRGjwqFcSjS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QcT54go7DgkCAIBUomk1m03nE5nU7nk9n0/oFBoVDolFo1HpEJWrcaU&#10;FcRgQwCAICpM3ISvRzaeDqD4PCYsCobqtjslls1ntFptVrtltt1vs9LpsERo8KhXEo0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HE+eIKOw4JAgCAVKJpNZtN5xOZ1O55PZ9P6BQaFQ6JRaNR6RCVq3GlBXE&#10;YEMAgCAqTNyEr0c2ng6g+DwmLAqG6rY7JZbNZ7RabVa7Zbbdb7PS6bBEaPCoVxKN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BxPniCjsOCQIAgFSiaTWbTecTmdTueT2fT+gUGhUOiUWjUekQlatxpQVxGBD&#10;AIAgKkzchK9HNp4OoPg8JiwKhuq2OyWWzWe0Wm1Wu2W23W+z0umwRGjwqFcSjS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QcT54go7DgkCAIBUomk1m03nE5nU7nk9n0/oFBoVDolFo1HpEJWrcaUFcRgQwCA&#10;ICpM3ISvRzaeDqD4PCYsCobqtjslls1ntFptVrtltt1vs9LpsERo8KhXEo0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HE+eIKOw4JAgCAVKJpNZtN5xOZ1O55PZ9P6BQaFQ6JRaNR6RCVq3GlBXEYEMAgCAq&#10;TNyEr0c2ng6g+DwmLAqG6rY7JZbNZ7RabVa7Zbbdb7PS6bBEaPCoVxKN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BxPniCjsOCQIAgFSiaTWbTecTmdTueT2fT+gUGhUOiUWjUekQlatxpQVxGBDAIAgKkzc&#10;hK9HNp4OoPg8JiwKhuq2OyWWzWe0Wm1Wu2W23W+z0umwRGjwqFcSjS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CAP+BACCQWDQeEQmFQuGQ2HQ+IRGJROKRWLReMRmNRuOR2PR+Q&#10;RRRSNZSWEJKUBqVSGWS2XS+YTGZTOaTWbTecTmdTueT2fT+gUGhUOiUWjUekUmlUumU2nU+oVGpV&#10;OqVWrVesVmtVuuV2vV+wWGxWOyWWzWe0Wm1Wu2W23W+NQJ/3C6XW7Vk63lGXuENm/CbAXfBYPCYX&#10;DYfEYnFYvGY3HY/IZHJZPKZXLZfMZnNZvOZ3PZ/QaHRaPSaCAo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VDolFo1HpFJp&#10;VLplNp1PqFRqVTqlVq1XrFZrVbrldr1fsFhsVjslln0Cf9mtVrtltt1vuFxuVzul1u13vF5vV7vl&#10;9v1/wGBwWDwmFw2HxGJxWLxmNx2PyGRrkB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BWAQAARQEAAIABAACKAQAAkgEA&#10;ALIBAADRAQAAvwEAAMkBAACPAQAApAEAAFYBAACuAQAAngEAAK8BAABdAQAAewE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JAEAAA0BAAAMAQAAFQEAABUBAAAVAQAAFQEAABUBAAAVAQAA&#10;XgEAALoBAADTAQAA4QEAAOkBAAD6AQAAIwIAANsBAAAFAgAA7AEAAK8BAAC6AQAA1QEAAPYBAAAF&#10;AgAAHQIAALoBAADC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&#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XwEAALIBAADNAQAA7gEAAAwCAAAFAgAAPwIAAPMB&#10;AAAZAgAA7wEAALwBAADCAQAA4QEAAPsBAAAWAgAANgIAAMIBAADN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">
                <v:group id="Group 25" o:spid="_x0000_s1056"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57"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58"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59"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2" o:title="A graph of a bar graph&#10;&#10;Description automatically generated with medium confidence" cropleft="2610f" cropright="10915f"/>
                      </v:shape>
                      <v:shape id="Picture 16" o:spid="_x0000_s1060"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">
                        <v:imagedata r:id="rId43" o:title="A graph of a graph&#10;&#10;Description automatically generated with medium confidence" cropright="15690f"/>
                      </v:shape>
                    </v:group>
                    <v:shape id="Picture 18" o:spid="_x0000_s1061"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4" o:title="" croptop="25233f" cropbottom="30651f" cropleft="55122f" cropright="1016f"/>
                    </v:shape>
                    <v:shape id="Picture 19" o:spid="_x0000_s1062"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5" o:title="A graph of a graph&#10;&#10;Description automatically generated with medium confidence" croptop="24555f" cropbottom="30987f" cropleft="54359f" cropright="1013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4DCFE7C3"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ins w:id="346" w:author="Billy Mitchell" w:date="2024-03-06T15:49:00Z">
                            <w:r w:rsidR="00907C52">
                              <w:rPr>
                                <w:sz w:val="20"/>
                                <w:szCs w:val="20"/>
                              </w:rPr>
                              <w:t>strategy us</w:t>
                            </w:r>
                          </w:ins>
                          <w:ins w:id="347" w:author="Billy Mitchell" w:date="2024-03-06T15:50:00Z">
                            <w:r w:rsidR="00907C52">
                              <w:rPr>
                                <w:sz w:val="20"/>
                                <w:szCs w:val="20"/>
                              </w:rPr>
                              <w:t>ers</w:t>
                            </w:r>
                          </w:ins>
                          <w:del w:id="348" w:author="Billy Mitchell" w:date="2024-03-06T15:50:00Z">
                            <w:r w:rsidR="00C42BA3" w:rsidDel="00907C52">
                              <w:rPr>
                                <w:sz w:val="20"/>
                                <w:szCs w:val="20"/>
                              </w:rPr>
                              <w:delText>experiencers</w:delText>
                            </w:r>
                          </w:del>
                          <w:r w:rsidR="00C42BA3">
                            <w:rPr>
                              <w:sz w:val="20"/>
                              <w:szCs w:val="20"/>
                            </w:rPr>
                            <w:t xml:space="preserve"> were more likely to not regulate a stimulus than </w:t>
                          </w:r>
                          <w:ins w:id="349" w:author="Billy Mitchell" w:date="2024-03-06T15:50:00Z">
                            <w:r w:rsidR="00907C52">
                              <w:rPr>
                                <w:sz w:val="20"/>
                                <w:szCs w:val="20"/>
                              </w:rPr>
                              <w:t xml:space="preserve">strategy </w:t>
                            </w:r>
                          </w:ins>
                          <w:r w:rsidR="00C42BA3">
                            <w:rPr>
                              <w:sz w:val="20"/>
                              <w:szCs w:val="20"/>
                            </w:rPr>
                            <w:t>forecasters (</w:t>
                          </w:r>
                          <w:r w:rsidR="00C42BA3" w:rsidRPr="00BE73D6">
                            <w:rPr>
                              <w:b/>
                              <w:bCs/>
                              <w:sz w:val="20"/>
                              <w:szCs w:val="20"/>
                            </w:rPr>
                            <w:t>A</w:t>
                          </w:r>
                          <w:r w:rsidR="00C42BA3">
                            <w:rPr>
                              <w:sz w:val="20"/>
                              <w:szCs w:val="20"/>
                            </w:rPr>
                            <w:t xml:space="preserve">), but that </w:t>
                          </w:r>
                          <w:ins w:id="350" w:author="Billy Mitchell" w:date="2024-03-06T15:50:00Z">
                            <w:r w:rsidR="00907C52">
                              <w:rPr>
                                <w:sz w:val="20"/>
                                <w:szCs w:val="20"/>
                              </w:rPr>
                              <w:t xml:space="preserve">strategy </w:t>
                            </w:r>
                          </w:ins>
                          <w:r w:rsidR="00C42BA3">
                            <w:rPr>
                              <w:sz w:val="20"/>
                              <w:szCs w:val="20"/>
                            </w:rPr>
                            <w:t xml:space="preserve">forecasters more evenly used both strategies when </w:t>
                          </w:r>
                          <w:ins w:id="351" w:author="Billy Mitchell" w:date="2024-03-06T15:50:00Z">
                            <w:r w:rsidR="00907C52">
                              <w:rPr>
                                <w:sz w:val="20"/>
                                <w:szCs w:val="20"/>
                              </w:rPr>
                              <w:t xml:space="preserve">predicting </w:t>
                            </w:r>
                          </w:ins>
                          <w:del w:id="352" w:author="Billy Mitchell" w:date="2024-03-06T15:50:00Z">
                            <w:r w:rsidR="00C42BA3" w:rsidDel="00907C52">
                              <w:rPr>
                                <w:sz w:val="20"/>
                                <w:szCs w:val="20"/>
                              </w:rPr>
                              <w:delText xml:space="preserve">selecting a </w:delText>
                            </w:r>
                          </w:del>
                          <w:r w:rsidR="00C42BA3">
                            <w:rPr>
                              <w:sz w:val="20"/>
                              <w:szCs w:val="20"/>
                            </w:rPr>
                            <w:t>strategy</w:t>
                          </w:r>
                          <w:ins w:id="353" w:author="Billy Mitchell" w:date="2024-03-06T15:50:00Z">
                            <w:r w:rsidR="00907C52">
                              <w:rPr>
                                <w:sz w:val="20"/>
                                <w:szCs w:val="20"/>
                              </w:rPr>
                              <w:t xml:space="preserve"> selection </w:t>
                            </w:r>
                          </w:ins>
                          <w:r w:rsidR="00C42BA3">
                            <w:rPr>
                              <w:sz w:val="20"/>
                              <w:szCs w:val="20"/>
                            </w:rPr>
                            <w:t xml:space="preserve"> (</w:t>
                          </w:r>
                          <w:r w:rsidR="00C42BA3">
                            <w:rPr>
                              <w:b/>
                              <w:bCs/>
                              <w:sz w:val="20"/>
                              <w:szCs w:val="20"/>
                            </w:rPr>
                            <w:t>B)</w:t>
                          </w:r>
                          <w:r w:rsidR="00C42BA3">
                            <w:rPr>
                              <w:sz w:val="20"/>
                              <w:szCs w:val="20"/>
                            </w:rPr>
                            <w:t xml:space="preserve">. </w:t>
                          </w:r>
                          <w:r>
                            <w:rPr>
                              <w:sz w:val="20"/>
                              <w:szCs w:val="20"/>
                            </w:rPr>
                            <w:t xml:space="preserve">  </w:t>
                          </w:r>
                        </w:p>
                      </w:txbxContent>
                    </v:textbox>
                  </v:shape>
                </v:group>
                <v:shape id="Text Box 2" o:spid="_x0000_s1064"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v:textbox>
                </v:shape>
                <w10:wrap type="topAndBottom"/>
              </v:group>
            </w:pict>
          </mc:Fallback>
        </mc:AlternateContent>
      </w:r>
      <w:ins w:id="354" w:author="Billy Mitchell" w:date="2024-03-06T16:03:00Z">
        <w:r w:rsidR="002C65D6">
          <w:rPr>
            <w:b/>
            <w:szCs w:val="24"/>
          </w:rPr>
          <w:t>Strategy f</w:t>
        </w:r>
      </w:ins>
      <w:del w:id="355" w:author="Billy Mitchell" w:date="2024-03-06T16:03:00Z">
        <w:r w:rsidR="001A2CE8" w:rsidDel="002C65D6">
          <w:rPr>
            <w:b/>
            <w:szCs w:val="24"/>
          </w:rPr>
          <w:delText>F</w:delText>
        </w:r>
      </w:del>
      <w:r w:rsidR="001A2CE8">
        <w:rPr>
          <w:b/>
          <w:szCs w:val="24"/>
        </w:rPr>
        <w:t xml:space="preserve">orecasters and </w:t>
      </w:r>
      <w:ins w:id="356" w:author="Billy Mitchell" w:date="2024-03-06T16:03:00Z">
        <w:r w:rsidR="002C65D6">
          <w:rPr>
            <w:b/>
            <w:szCs w:val="24"/>
          </w:rPr>
          <w:t>users</w:t>
        </w:r>
      </w:ins>
      <w:del w:id="357" w:author="Billy Mitchell" w:date="2024-03-06T16:03:00Z">
        <w:r w:rsidR="001A2CE8" w:rsidDel="002C65D6">
          <w:rPr>
            <w:b/>
            <w:szCs w:val="24"/>
          </w:rPr>
          <w:delText>experiencers</w:delText>
        </w:r>
      </w:del>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Pr>
          <w:szCs w:val="24"/>
        </w:rPr>
        <w:t>(1) =</w:t>
      </w:r>
      <w:r w:rsidR="00F137C4" w:rsidRPr="00245B8B">
        <w:rPr>
          <w:szCs w:val="24"/>
        </w:rPr>
        <w:t xml:space="preserve"> </w:t>
      </w:r>
      <w:r w:rsidR="00F137C4" w:rsidRPr="00F137C4">
        <w:rPr>
          <w:szCs w:val="24"/>
        </w:rPr>
        <w:t>4.205</w:t>
      </w:r>
      <w:r>
        <w:rPr>
          <w:szCs w:val="24"/>
        </w:rPr>
        <w:t xml:space="preserve">, </w:t>
      </w:r>
      <w:r>
        <w:rPr>
          <w:i/>
          <w:iCs/>
          <w:szCs w:val="24"/>
        </w:rPr>
        <w:t>p</w:t>
      </w:r>
      <w:r>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Pr>
          <w:szCs w:val="24"/>
        </w:rPr>
        <w:t>(1)=</w:t>
      </w:r>
      <w:r w:rsidR="00C5047E" w:rsidRPr="00245B8B">
        <w:rPr>
          <w:szCs w:val="24"/>
        </w:rPr>
        <w:t xml:space="preserve"> </w:t>
      </w:r>
      <w:r w:rsidR="00C5047E" w:rsidRPr="00C5047E">
        <w:rPr>
          <w:szCs w:val="24"/>
        </w:rPr>
        <w:t>9.3587</w:t>
      </w:r>
      <w:r>
        <w:rPr>
          <w:szCs w:val="24"/>
        </w:rPr>
        <w:t xml:space="preserve">, </w:t>
      </w:r>
      <w:r>
        <w:rPr>
          <w:i/>
          <w:iCs/>
          <w:szCs w:val="24"/>
        </w:rPr>
        <w:t>p</w:t>
      </w:r>
      <w:r>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w:t>
      </w:r>
      <w:r w:rsidR="002E666C">
        <w:rPr>
          <w:szCs w:val="24"/>
        </w:rPr>
        <w:lastRenderedPageBreak/>
        <w:t xml:space="preserve">condition is moderating the relationship between affective intensity and strategy </w:t>
      </w:r>
      <w:r w:rsidR="00463F45">
        <w:rPr>
          <w:szCs w:val="24"/>
        </w:rPr>
        <w:t>usage/forecasting</w:t>
      </w:r>
      <w:r w:rsidR="002E666C">
        <w:rPr>
          <w:szCs w:val="24"/>
        </w:rPr>
        <w:t xml:space="preserve">. More specifically, at high intensities both </w:t>
      </w:r>
      <w:ins w:id="358" w:author="Billy Mitchell" w:date="2024-03-06T16:04:00Z">
        <w:r w:rsidR="002C65D6">
          <w:rPr>
            <w:szCs w:val="24"/>
          </w:rPr>
          <w:t xml:space="preserve">strategy </w:t>
        </w:r>
      </w:ins>
      <w:r w:rsidR="002E666C">
        <w:rPr>
          <w:szCs w:val="24"/>
        </w:rPr>
        <w:t xml:space="preserve">forecasters and </w:t>
      </w:r>
      <w:ins w:id="359" w:author="Billy Mitchell" w:date="2024-03-06T16:04:00Z">
        <w:r w:rsidR="002C65D6">
          <w:rPr>
            <w:szCs w:val="24"/>
          </w:rPr>
          <w:t>us</w:t>
        </w:r>
      </w:ins>
      <w:del w:id="360" w:author="Billy Mitchell" w:date="2024-03-06T16:04:00Z">
        <w:r w:rsidR="002E666C" w:rsidDel="002C65D6">
          <w:rPr>
            <w:szCs w:val="24"/>
          </w:rPr>
          <w:delText>experienc</w:delText>
        </w:r>
      </w:del>
      <w:r w:rsidR="002E666C">
        <w:rPr>
          <w:szCs w:val="24"/>
        </w:rPr>
        <w:t xml:space="preserve">ers are similar in their likelihood of </w:t>
      </w:r>
      <w:ins w:id="361" w:author="Billy Mitchell" w:date="2024-03-06T15:09:00Z">
        <w:r w:rsidR="00DB5573">
          <w:rPr>
            <w:szCs w:val="24"/>
          </w:rPr>
          <w:t xml:space="preserve">predicting or </w:t>
        </w:r>
      </w:ins>
      <w:r w:rsidR="002E666C">
        <w:rPr>
          <w:szCs w:val="24"/>
        </w:rPr>
        <w:t xml:space="preserve">using </w:t>
      </w:r>
      <w:del w:id="362" w:author="Billy Mitchell" w:date="2024-03-06T15:09:00Z">
        <w:r w:rsidR="002E666C" w:rsidDel="00DB5573">
          <w:rPr>
            <w:szCs w:val="24"/>
          </w:rPr>
          <w:delText xml:space="preserve">or </w:delText>
        </w:r>
        <w:r w:rsidR="00463F45" w:rsidDel="00DB5573">
          <w:rPr>
            <w:szCs w:val="24"/>
          </w:rPr>
          <w:delText>forecasting</w:delText>
        </w:r>
        <w:r w:rsidR="002E666C" w:rsidDel="00DB5573">
          <w:rPr>
            <w:szCs w:val="24"/>
          </w:rPr>
          <w:delText xml:space="preserve"> </w:delText>
        </w:r>
      </w:del>
      <w:r w:rsidR="002E666C">
        <w:rPr>
          <w:szCs w:val="24"/>
        </w:rPr>
        <w:t>distraction</w:t>
      </w:r>
      <w:ins w:id="363" w:author="Billy Mitchell" w:date="2024-03-06T15:09:00Z">
        <w:r w:rsidR="00DB5573">
          <w:rPr>
            <w:szCs w:val="24"/>
          </w:rPr>
          <w:t>, respectively</w:t>
        </w:r>
      </w:ins>
      <w:r w:rsidR="002E666C">
        <w:rPr>
          <w:szCs w:val="24"/>
        </w:rPr>
        <w:t>. However, in congruence with</w:t>
      </w:r>
      <w:r w:rsidR="0042769C">
        <w:rPr>
          <w:szCs w:val="24"/>
        </w:rPr>
        <w:t xml:space="preserve"> forecasters </w:t>
      </w:r>
      <w:r w:rsidR="00463F45">
        <w:rPr>
          <w:szCs w:val="24"/>
        </w:rPr>
        <w:t xml:space="preserve">predicting to use </w:t>
      </w:r>
      <w:r w:rsidR="0042769C">
        <w:rPr>
          <w:szCs w:val="24"/>
        </w:rPr>
        <w:t>reappraisal less than</w:t>
      </w:r>
      <w:r w:rsidR="002E666C">
        <w:rPr>
          <w:szCs w:val="24"/>
        </w:rPr>
        <w:t xml:space="preserve"> </w:t>
      </w:r>
      <w:ins w:id="364" w:author="Billy Mitchell" w:date="2024-03-06T16:04:00Z">
        <w:r w:rsidR="002C65D6">
          <w:rPr>
            <w:szCs w:val="24"/>
          </w:rPr>
          <w:t>strategy users</w:t>
        </w:r>
      </w:ins>
      <w:del w:id="365" w:author="Billy Mitchell" w:date="2024-03-06T16:04:00Z">
        <w:r w:rsidR="002E666C" w:rsidDel="002C65D6">
          <w:rPr>
            <w:szCs w:val="24"/>
          </w:rPr>
          <w:delText>experiencers</w:delText>
        </w:r>
      </w:del>
      <w:r w:rsidR="002E666C">
        <w:rPr>
          <w:szCs w:val="24"/>
        </w:rPr>
        <w:t xml:space="preserve"> </w:t>
      </w:r>
      <w:r w:rsidR="00463F45">
        <w:rPr>
          <w:szCs w:val="24"/>
        </w:rPr>
        <w:t>used it in practice</w:t>
      </w:r>
      <w:r w:rsidR="0042769C">
        <w:rPr>
          <w:szCs w:val="24"/>
        </w:rPr>
        <w:t>,</w:t>
      </w:r>
      <w:del w:id="366" w:author="Billy Mitchell" w:date="2024-03-06T15:10:00Z">
        <w:r w:rsidR="0042769C" w:rsidDel="00DB5573">
          <w:rPr>
            <w:szCs w:val="24"/>
          </w:rPr>
          <w:delText xml:space="preserve"> </w:delText>
        </w:r>
        <w:r w:rsidR="002E666C" w:rsidDel="00DB5573">
          <w:rPr>
            <w:szCs w:val="24"/>
          </w:rPr>
          <w:delText>at lower intensities,</w:delText>
        </w:r>
      </w:del>
      <w:r w:rsidR="002E666C">
        <w:rPr>
          <w:szCs w:val="24"/>
        </w:rPr>
        <w:t xml:space="preserve"> </w:t>
      </w:r>
      <w:ins w:id="367" w:author="Billy Mitchell" w:date="2024-03-06T16:04:00Z">
        <w:r w:rsidR="002C65D6">
          <w:rPr>
            <w:szCs w:val="24"/>
          </w:rPr>
          <w:t xml:space="preserve">strategy </w:t>
        </w:r>
      </w:ins>
      <w:r w:rsidR="002E666C">
        <w:rPr>
          <w:szCs w:val="24"/>
        </w:rPr>
        <w:t>forecasters are less likely</w:t>
      </w:r>
      <w:ins w:id="368" w:author="Billy Mitchell" w:date="2024-03-06T15:10:00Z">
        <w:r w:rsidR="00DB5573">
          <w:rPr>
            <w:szCs w:val="24"/>
          </w:rPr>
          <w:t xml:space="preserve"> to predict choosing reappraisal</w:t>
        </w:r>
      </w:ins>
      <w:r w:rsidR="002E666C">
        <w:rPr>
          <w:szCs w:val="24"/>
        </w:rPr>
        <w:t xml:space="preserve"> than </w:t>
      </w:r>
      <w:ins w:id="369" w:author="Billy Mitchell" w:date="2024-03-06T16:04:00Z">
        <w:r w:rsidR="002C65D6">
          <w:rPr>
            <w:szCs w:val="24"/>
          </w:rPr>
          <w:t>strategy users</w:t>
        </w:r>
      </w:ins>
      <w:del w:id="370" w:author="Billy Mitchell" w:date="2024-03-06T16:04:00Z">
        <w:r w:rsidR="002E666C" w:rsidDel="002C65D6">
          <w:rPr>
            <w:szCs w:val="24"/>
          </w:rPr>
          <w:delText>experiencers</w:delText>
        </w:r>
      </w:del>
      <w:r w:rsidR="002E666C">
        <w:rPr>
          <w:szCs w:val="24"/>
        </w:rPr>
        <w:t xml:space="preserve"> </w:t>
      </w:r>
      <w:ins w:id="371" w:author="Billy Mitchell" w:date="2024-03-06T15:10:00Z">
        <w:r w:rsidR="00DB5573">
          <w:rPr>
            <w:szCs w:val="24"/>
          </w:rPr>
          <w:t>w</w:t>
        </w:r>
      </w:ins>
      <w:ins w:id="372" w:author="Billy Mitchell" w:date="2024-03-06T15:11:00Z">
        <w:r w:rsidR="00DB5573">
          <w:rPr>
            <w:szCs w:val="24"/>
          </w:rPr>
          <w:t>ere to use</w:t>
        </w:r>
      </w:ins>
      <w:del w:id="373" w:author="Billy Mitchell" w:date="2024-03-06T15:10:00Z">
        <w:r w:rsidR="002E666C" w:rsidDel="00DB5573">
          <w:rPr>
            <w:szCs w:val="24"/>
          </w:rPr>
          <w:delText xml:space="preserve">to </w:delText>
        </w:r>
      </w:del>
      <w:del w:id="374" w:author="Billy Mitchell" w:date="2024-03-06T15:09:00Z">
        <w:r w:rsidR="00463F45" w:rsidDel="00DB5573">
          <w:rPr>
            <w:szCs w:val="24"/>
          </w:rPr>
          <w:delText>use</w:delText>
        </w:r>
      </w:del>
      <w:r w:rsidR="002E666C">
        <w:rPr>
          <w:szCs w:val="24"/>
        </w:rPr>
        <w:t xml:space="preserve"> reappraisal</w:t>
      </w:r>
      <w:del w:id="375" w:author="Billy Mitchell" w:date="2024-03-06T15:11:00Z">
        <w:r w:rsidR="002E666C" w:rsidDel="00DB5573">
          <w:rPr>
            <w:szCs w:val="24"/>
          </w:rPr>
          <w:delText xml:space="preserve"> to regulate emotions</w:delText>
        </w:r>
      </w:del>
      <w:ins w:id="376" w:author="Billy Mitchell" w:date="2024-03-06T15:10:00Z">
        <w:r w:rsidR="00DB5573">
          <w:rPr>
            <w:szCs w:val="24"/>
          </w:rPr>
          <w:t xml:space="preserve"> at lower intensities</w:t>
        </w:r>
      </w:ins>
      <w:r w:rsidR="002E666C">
        <w:rPr>
          <w:szCs w:val="24"/>
        </w:rPr>
        <w:t xml:space="preserve"> </w:t>
      </w:r>
      <w:r w:rsidR="002C65D6">
        <w:rPr>
          <w:noProof/>
          <w:szCs w:val="24"/>
        </w:rPr>
        <mc:AlternateContent>
          <mc:Choice Requires="wpg">
            <w:drawing>
              <wp:anchor distT="0" distB="0" distL="114300" distR="114300" simplePos="0" relativeHeight="251721728" behindDoc="0" locked="0" layoutInCell="1" allowOverlap="1" wp14:anchorId="1E7D840F" wp14:editId="5ACC755B">
                <wp:simplePos x="0" y="0"/>
                <wp:positionH relativeFrom="column">
                  <wp:posOffset>-175260</wp:posOffset>
                </wp:positionH>
                <wp:positionV relativeFrom="paragraph">
                  <wp:posOffset>2005186</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2EA267F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ins w:id="377" w:author="Billy Mitchell" w:date="2024-03-06T15:51:00Z">
                                <w:r w:rsidR="00907C52">
                                  <w:rPr>
                                    <w:sz w:val="20"/>
                                    <w:szCs w:val="20"/>
                                  </w:rPr>
                                  <w:t xml:space="preserve"> prediction</w:t>
                                </w:r>
                              </w:ins>
                              <w:del w:id="378" w:author="Billy Mitchell" w:date="2024-03-06T15:51:00Z">
                                <w:r w:rsidDel="00907C52">
                                  <w:rPr>
                                    <w:sz w:val="20"/>
                                    <w:szCs w:val="20"/>
                                  </w:rPr>
                                  <w:delText xml:space="preserve"> choice</w:delText>
                                </w:r>
                              </w:del>
                              <w:r>
                                <w:rPr>
                                  <w:sz w:val="20"/>
                                  <w:szCs w:val="20"/>
                                </w:rPr>
                                <w:t xml:space="preserve"> for both </w:t>
                              </w:r>
                              <w:ins w:id="379" w:author="Billy Mitchell" w:date="2024-03-06T15:51:00Z">
                                <w:r w:rsidR="00907C52">
                                  <w:rPr>
                                    <w:sz w:val="20"/>
                                    <w:szCs w:val="20"/>
                                  </w:rPr>
                                  <w:t>strategy users</w:t>
                                </w:r>
                              </w:ins>
                              <w:del w:id="380" w:author="Billy Mitchell" w:date="2024-03-06T15:51:00Z">
                                <w:r w:rsidDel="00907C52">
                                  <w:rPr>
                                    <w:sz w:val="20"/>
                                    <w:szCs w:val="20"/>
                                  </w:rPr>
                                  <w:delText>experiencers</w:delText>
                                </w:r>
                              </w:del>
                              <w:r>
                                <w:rPr>
                                  <w:sz w:val="20"/>
                                  <w:szCs w:val="20"/>
                                </w:rPr>
                                <w:t xml:space="preserve"> and forecasters, respectively. However, at lower intensities, </w:t>
                              </w:r>
                              <w:ins w:id="381" w:author="Billy Mitchell" w:date="2024-03-06T15:51:00Z">
                                <w:r w:rsidR="00907C52">
                                  <w:rPr>
                                    <w:sz w:val="20"/>
                                    <w:szCs w:val="20"/>
                                  </w:rPr>
                                  <w:t xml:space="preserve">strategy </w:t>
                                </w:r>
                              </w:ins>
                              <w:r>
                                <w:rPr>
                                  <w:sz w:val="20"/>
                                  <w:szCs w:val="20"/>
                                </w:rPr>
                                <w:t>forecasters are less likely to</w:t>
                              </w:r>
                              <w:ins w:id="382" w:author="Billy Mitchell" w:date="2024-03-06T15:51:00Z">
                                <w:r w:rsidR="00907C52">
                                  <w:rPr>
                                    <w:sz w:val="20"/>
                                    <w:szCs w:val="20"/>
                                  </w:rPr>
                                  <w:t xml:space="preserve"> predict</w:t>
                                </w:r>
                              </w:ins>
                              <w:r>
                                <w:rPr>
                                  <w:sz w:val="20"/>
                                  <w:szCs w:val="20"/>
                                </w:rPr>
                                <w:t xml:space="preserve"> select</w:t>
                              </w:r>
                              <w:ins w:id="383" w:author="Billy Mitchell" w:date="2024-03-06T15:51:00Z">
                                <w:r w:rsidR="00907C52">
                                  <w:rPr>
                                    <w:sz w:val="20"/>
                                    <w:szCs w:val="20"/>
                                  </w:rPr>
                                  <w:t>ing</w:t>
                                </w:r>
                              </w:ins>
                              <w:r>
                                <w:rPr>
                                  <w:sz w:val="20"/>
                                  <w:szCs w:val="20"/>
                                </w:rPr>
                                <w:t xml:space="preserve"> reappraisal than </w:t>
                              </w:r>
                              <w:ins w:id="384" w:author="Billy Mitchell" w:date="2024-03-06T15:51:00Z">
                                <w:r w:rsidR="00907C52">
                                  <w:rPr>
                                    <w:sz w:val="20"/>
                                    <w:szCs w:val="20"/>
                                  </w:rPr>
                                  <w:t>strategy users</w:t>
                                </w:r>
                              </w:ins>
                              <w:del w:id="385" w:author="Billy Mitchell" w:date="2024-03-06T15:51:00Z">
                                <w:r w:rsidDel="00907C52">
                                  <w:rPr>
                                    <w:sz w:val="20"/>
                                    <w:szCs w:val="20"/>
                                  </w:rPr>
                                  <w:delText>experiencers</w:delText>
                                </w:r>
                              </w:del>
                              <w:r>
                                <w:rPr>
                                  <w:sz w:val="20"/>
                                  <w:szCs w:val="20"/>
                                </w:rPr>
                                <w:t xml:space="preserve"> were to use reappraisal.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65" style="position:absolute;left:0;text-align:left;margin-left:-13.8pt;margin-top:157.9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&#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&#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">
                <v:shape id="Picture 14" o:spid="_x0000_s1066"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67"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EA267F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ins w:id="386" w:author="Billy Mitchell" w:date="2024-03-06T15:51:00Z">
                          <w:r w:rsidR="00907C52">
                            <w:rPr>
                              <w:sz w:val="20"/>
                              <w:szCs w:val="20"/>
                            </w:rPr>
                            <w:t xml:space="preserve"> prediction</w:t>
                          </w:r>
                        </w:ins>
                        <w:del w:id="387" w:author="Billy Mitchell" w:date="2024-03-06T15:51:00Z">
                          <w:r w:rsidDel="00907C52">
                            <w:rPr>
                              <w:sz w:val="20"/>
                              <w:szCs w:val="20"/>
                            </w:rPr>
                            <w:delText xml:space="preserve"> choice</w:delText>
                          </w:r>
                        </w:del>
                        <w:r>
                          <w:rPr>
                            <w:sz w:val="20"/>
                            <w:szCs w:val="20"/>
                          </w:rPr>
                          <w:t xml:space="preserve"> for both </w:t>
                        </w:r>
                        <w:ins w:id="388" w:author="Billy Mitchell" w:date="2024-03-06T15:51:00Z">
                          <w:r w:rsidR="00907C52">
                            <w:rPr>
                              <w:sz w:val="20"/>
                              <w:szCs w:val="20"/>
                            </w:rPr>
                            <w:t>strategy users</w:t>
                          </w:r>
                        </w:ins>
                        <w:del w:id="389" w:author="Billy Mitchell" w:date="2024-03-06T15:51:00Z">
                          <w:r w:rsidDel="00907C52">
                            <w:rPr>
                              <w:sz w:val="20"/>
                              <w:szCs w:val="20"/>
                            </w:rPr>
                            <w:delText>experiencers</w:delText>
                          </w:r>
                        </w:del>
                        <w:r>
                          <w:rPr>
                            <w:sz w:val="20"/>
                            <w:szCs w:val="20"/>
                          </w:rPr>
                          <w:t xml:space="preserve"> and forecasters, respectively. However, at lower intensities, </w:t>
                        </w:r>
                        <w:ins w:id="390" w:author="Billy Mitchell" w:date="2024-03-06T15:51:00Z">
                          <w:r w:rsidR="00907C52">
                            <w:rPr>
                              <w:sz w:val="20"/>
                              <w:szCs w:val="20"/>
                            </w:rPr>
                            <w:t xml:space="preserve">strategy </w:t>
                          </w:r>
                        </w:ins>
                        <w:r>
                          <w:rPr>
                            <w:sz w:val="20"/>
                            <w:szCs w:val="20"/>
                          </w:rPr>
                          <w:t>forecasters are less likely to</w:t>
                        </w:r>
                        <w:ins w:id="391" w:author="Billy Mitchell" w:date="2024-03-06T15:51:00Z">
                          <w:r w:rsidR="00907C52">
                            <w:rPr>
                              <w:sz w:val="20"/>
                              <w:szCs w:val="20"/>
                            </w:rPr>
                            <w:t xml:space="preserve"> predict</w:t>
                          </w:r>
                        </w:ins>
                        <w:r>
                          <w:rPr>
                            <w:sz w:val="20"/>
                            <w:szCs w:val="20"/>
                          </w:rPr>
                          <w:t xml:space="preserve"> select</w:t>
                        </w:r>
                        <w:ins w:id="392" w:author="Billy Mitchell" w:date="2024-03-06T15:51:00Z">
                          <w:r w:rsidR="00907C52">
                            <w:rPr>
                              <w:sz w:val="20"/>
                              <w:szCs w:val="20"/>
                            </w:rPr>
                            <w:t>ing</w:t>
                          </w:r>
                        </w:ins>
                        <w:r>
                          <w:rPr>
                            <w:sz w:val="20"/>
                            <w:szCs w:val="20"/>
                          </w:rPr>
                          <w:t xml:space="preserve"> reappraisal than </w:t>
                        </w:r>
                        <w:ins w:id="393" w:author="Billy Mitchell" w:date="2024-03-06T15:51:00Z">
                          <w:r w:rsidR="00907C52">
                            <w:rPr>
                              <w:sz w:val="20"/>
                              <w:szCs w:val="20"/>
                            </w:rPr>
                            <w:t>strategy users</w:t>
                          </w:r>
                        </w:ins>
                        <w:del w:id="394" w:author="Billy Mitchell" w:date="2024-03-06T15:51:00Z">
                          <w:r w:rsidDel="00907C52">
                            <w:rPr>
                              <w:sz w:val="20"/>
                              <w:szCs w:val="20"/>
                            </w:rPr>
                            <w:delText>experiencers</w:delText>
                          </w:r>
                        </w:del>
                        <w:r>
                          <w:rPr>
                            <w:sz w:val="20"/>
                            <w:szCs w:val="20"/>
                          </w:rPr>
                          <w:t xml:space="preserve"> were to use reappraisal. </w:t>
                        </w:r>
                      </w:p>
                    </w:txbxContent>
                  </v:textbox>
                </v:shape>
                <w10:wrap type="topAndBottom"/>
              </v:group>
            </w:pict>
          </mc:Fallback>
        </mc:AlternateConten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2403A4D7" w:rsidR="00463F45" w:rsidRDefault="002C65D6">
      <w:pPr>
        <w:spacing w:after="0" w:line="480" w:lineRule="auto"/>
        <w:ind w:left="0" w:firstLine="720"/>
        <w:rPr>
          <w:bCs/>
          <w:szCs w:val="24"/>
        </w:rPr>
      </w:pPr>
      <w:ins w:id="395" w:author="Billy Mitchell" w:date="2024-03-06T16:05:00Z">
        <w:r>
          <w:rPr>
            <w:b/>
            <w:szCs w:val="24"/>
          </w:rPr>
          <w:t xml:space="preserve">Strategy </w:t>
        </w:r>
      </w:ins>
      <w:del w:id="396" w:author="Billy Mitchell" w:date="2024-03-06T16:05:00Z">
        <w:r w:rsidR="001A2CE8" w:rsidDel="002C65D6">
          <w:rPr>
            <w:b/>
            <w:szCs w:val="24"/>
          </w:rPr>
          <w:delText>F</w:delText>
        </w:r>
      </w:del>
      <w:ins w:id="397" w:author="Billy Mitchell" w:date="2024-03-06T16:05:00Z">
        <w:r>
          <w:rPr>
            <w:b/>
            <w:szCs w:val="24"/>
          </w:rPr>
          <w:t>f</w:t>
        </w:r>
      </w:ins>
      <w:r w:rsidR="001A2CE8">
        <w:rPr>
          <w:b/>
          <w:szCs w:val="24"/>
        </w:rPr>
        <w:t xml:space="preserve">orecasters and </w:t>
      </w:r>
      <w:ins w:id="398" w:author="Billy Mitchell" w:date="2024-03-06T16:05:00Z">
        <w:r>
          <w:rPr>
            <w:b/>
            <w:szCs w:val="24"/>
          </w:rPr>
          <w:t>users</w:t>
        </w:r>
      </w:ins>
      <w:del w:id="399" w:author="Billy Mitchell" w:date="2024-03-06T16:05:00Z">
        <w:r w:rsidR="001A2CE8" w:rsidDel="002C65D6">
          <w:rPr>
            <w:b/>
            <w:szCs w:val="24"/>
          </w:rPr>
          <w:delText>experience</w:delText>
        </w:r>
        <w:r w:rsidR="00A20326" w:rsidDel="002C65D6">
          <w:rPr>
            <w:b/>
            <w:szCs w:val="24"/>
          </w:rPr>
          <w:delText>r</w:delText>
        </w:r>
        <w:r w:rsidR="001A2CE8" w:rsidDel="002C65D6">
          <w:rPr>
            <w:b/>
            <w:szCs w:val="24"/>
          </w:rPr>
          <w:delText>s</w:delText>
        </w:r>
      </w:del>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ins w:id="400" w:author="Billy Mitchell" w:date="2024-03-06T16:05:00Z">
        <w:r>
          <w:rPr>
            <w:bCs/>
            <w:szCs w:val="24"/>
          </w:rPr>
          <w:t>use</w:t>
        </w:r>
      </w:ins>
      <w:del w:id="401" w:author="Billy Mitchell" w:date="2024-03-06T16:05:00Z">
        <w:r w:rsidR="005C74A1" w:rsidDel="002C65D6">
          <w:rPr>
            <w:bCs/>
            <w:szCs w:val="24"/>
          </w:rPr>
          <w:delText>experience</w:delText>
        </w:r>
      </w:del>
      <w:r w:rsidR="005C74A1">
        <w:rPr>
          <w:bCs/>
          <w:szCs w:val="24"/>
        </w:rPr>
        <w:t xml:space="preserve"> condition did differ from participants in the forecasting condition in how </w:t>
      </w:r>
      <w:r w:rsidR="005C74A1">
        <w:rPr>
          <w:bCs/>
          <w:szCs w:val="24"/>
        </w:rPr>
        <w:lastRenderedPageBreak/>
        <w:t>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C5A68">
        <w:rPr>
          <w:bCs/>
          <w:i/>
          <w:iCs/>
          <w:szCs w:val="24"/>
          <w:vertAlign w:val="subscript"/>
        </w:rPr>
        <w:t xml:space="preserve">Experienc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C5A68">
        <w:rPr>
          <w:bCs/>
          <w:i/>
          <w:iCs/>
          <w:szCs w:val="24"/>
          <w:vertAlign w:val="subscript"/>
        </w:rPr>
        <w:t>Forecast</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3EFE633B" w:rsidR="0043784E" w:rsidRDefault="00B33C41" w:rsidP="00BE73D6">
      <w:pPr>
        <w:spacing w:after="0" w:line="480" w:lineRule="auto"/>
        <w:ind w:left="0" w:firstLine="720"/>
        <w:rPr>
          <w:b/>
          <w:szCs w:val="24"/>
        </w:rPr>
      </w:pPr>
      <w:ins w:id="402" w:author="Billy Mitchell" w:date="2024-03-06T16:06:00Z">
        <w:r>
          <w:rPr>
            <w:b/>
            <w:szCs w:val="24"/>
          </w:rPr>
          <w:t xml:space="preserve">Strategy </w:t>
        </w:r>
      </w:ins>
      <w:del w:id="403" w:author="Billy Mitchell" w:date="2024-03-06T16:06:00Z">
        <w:r w:rsidR="00463F45" w:rsidDel="00B33C41">
          <w:rPr>
            <w:b/>
            <w:szCs w:val="24"/>
          </w:rPr>
          <w:delText>F</w:delText>
        </w:r>
      </w:del>
      <w:ins w:id="404" w:author="Billy Mitchell" w:date="2024-03-06T16:06:00Z">
        <w:r>
          <w:rPr>
            <w:b/>
            <w:szCs w:val="24"/>
          </w:rPr>
          <w:t>f</w:t>
        </w:r>
      </w:ins>
      <w:r w:rsidR="00463F45">
        <w:rPr>
          <w:b/>
          <w:szCs w:val="24"/>
        </w:rPr>
        <w:t xml:space="preserve">orecasters and </w:t>
      </w:r>
      <w:ins w:id="405" w:author="Billy Mitchell" w:date="2024-03-06T16:06:00Z">
        <w:r>
          <w:rPr>
            <w:b/>
            <w:szCs w:val="24"/>
          </w:rPr>
          <w:t>us</w:t>
        </w:r>
      </w:ins>
      <w:del w:id="406" w:author="Billy Mitchell" w:date="2024-03-06T16:06:00Z">
        <w:r w:rsidR="00463F45" w:rsidDel="00B33C41">
          <w:rPr>
            <w:b/>
            <w:szCs w:val="24"/>
          </w:rPr>
          <w:delText>experienc</w:delText>
        </w:r>
      </w:del>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ins w:id="407" w:author="Billy Mitchell" w:date="2024-03-06T16:07:00Z">
        <w:r>
          <w:rPr>
            <w:bCs/>
            <w:i/>
            <w:iCs/>
            <w:szCs w:val="24"/>
            <w:vertAlign w:val="subscript"/>
          </w:rPr>
          <w:t>Users</w:t>
        </w:r>
      </w:ins>
      <w:del w:id="408" w:author="Billy Mitchell" w:date="2024-03-06T16:07:00Z">
        <w:r w:rsidR="00304D13" w:rsidDel="00B33C41">
          <w:rPr>
            <w:bCs/>
            <w:i/>
            <w:iCs/>
            <w:szCs w:val="24"/>
            <w:vertAlign w:val="subscript"/>
          </w:rPr>
          <w:delText>Ex</w:delText>
        </w:r>
      </w:del>
      <w:del w:id="409" w:author="Billy Mitchell" w:date="2024-03-06T16:06:00Z">
        <w:r w:rsidR="00304D13" w:rsidDel="00B33C41">
          <w:rPr>
            <w:bCs/>
            <w:i/>
            <w:iCs/>
            <w:szCs w:val="24"/>
            <w:vertAlign w:val="subscript"/>
          </w:rPr>
          <w:delText>perience</w:delText>
        </w:r>
      </w:del>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ins w:id="410" w:author="Billy Mitchell" w:date="2024-03-06T16:07:00Z">
        <w:r>
          <w:rPr>
            <w:bCs/>
            <w:i/>
            <w:iCs/>
            <w:szCs w:val="24"/>
            <w:vertAlign w:val="subscript"/>
          </w:rPr>
          <w:t>ers</w:t>
        </w:r>
      </w:ins>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w:t>
      </w:r>
      <w:r w:rsidR="00463F45">
        <w:rPr>
          <w:noProof/>
          <w:szCs w:val="24"/>
        </w:rPr>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035BF8AD"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del w:id="411" w:author="Billy Mitchell" w:date="2024-03-06T15:51:00Z">
                                <w:r w:rsidDel="00907C52">
                                  <w:rPr>
                                    <w:sz w:val="20"/>
                                    <w:szCs w:val="20"/>
                                  </w:rPr>
                                  <w:delText>F</w:delText>
                                </w:r>
                              </w:del>
                              <w:ins w:id="412" w:author="Billy Mitchell" w:date="2024-03-06T15:51:00Z">
                                <w:r w:rsidR="00907C52">
                                  <w:rPr>
                                    <w:sz w:val="20"/>
                                    <w:szCs w:val="20"/>
                                  </w:rPr>
                                  <w:t>Strategy f</w:t>
                                </w:r>
                              </w:ins>
                              <w:r>
                                <w:rPr>
                                  <w:sz w:val="20"/>
                                  <w:szCs w:val="20"/>
                                </w:rPr>
                                <w:t xml:space="preserve">orecasters predicted that distraction would reduce negative affective intensity by a greater magnitude than </w:t>
                              </w:r>
                              <w:ins w:id="413" w:author="Billy Mitchell" w:date="2024-03-06T15:52:00Z">
                                <w:r w:rsidR="00907C52">
                                  <w:rPr>
                                    <w:sz w:val="20"/>
                                    <w:szCs w:val="20"/>
                                  </w:rPr>
                                  <w:t>strategy users</w:t>
                                </w:r>
                              </w:ins>
                              <w:del w:id="414" w:author="Billy Mitchell" w:date="2024-03-06T15:52:00Z">
                                <w:r w:rsidDel="00907C52">
                                  <w:rPr>
                                    <w:sz w:val="20"/>
                                    <w:szCs w:val="20"/>
                                  </w:rPr>
                                  <w:delText>experiencers</w:delText>
                                </w:r>
                              </w:del>
                              <w:r>
                                <w:rPr>
                                  <w:sz w:val="20"/>
                                  <w:szCs w:val="20"/>
                                </w:rPr>
                                <w:t xml:space="preserve"> reported that it actually had.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Group 28" o:spid="_x0000_s106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jkdj0fkEhkUjkklk0nlEplUrlktl0vmExmUzmk1m03nE5nU7nk9n0/oFBo&#10;VDolFo1HpFJpULgT/pdPqFRqVTqlVq1XrFZrVbrldr1fsFhsVjslls1ntFptVrh1NtlvuFxuVzul&#10;1u13vF5vV7vl9v1/wGBwWDwkRt2FxGJxWLxmNx2PyGRyWTymVy2XzGZpMB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FgAOLgoWxzpyGJyWTymVy2XzGZzWbzmdz2f0F3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rhc7pLap&#10;VqxI7re75fb9f8BgcFg8JhcNh8RicVi4zcsZj7Vd5BBMdkMtl8xmc1m85nc9n9BodFo6HldJp57k&#10;qvlKzqNdr9hsdls9ptdtt9xubrAQ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">
                <v:group id="Group 13" o:spid="_x0000_s106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7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50" o:title="A graph with red and blue points&#10;&#10;Description automatically generated" cropleft="51842f"/>
                  </v:shape>
                  <v:group id="Group 12" o:spid="_x0000_s107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7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Group 7" o:spid="_x0000_s107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7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">
                          <v:imagedata r:id="rId50" o:title="A graph with red and blue points&#10;&#10;Description automatically generated" cropright="42916f"/>
                        </v:shape>
                        <v:shape id="Picture 5" o:spid="_x0000_s107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">
                          <v:imagedata r:id="rId51" o:title="A graph with red and blue points&#10;&#10;Description automatically generated" croptop="25259f" cropbottom="27136f" cropleft="43691f" cropright="1707f"/>
                        </v:shape>
                      </v:group>
                      <v:shape id="Text Box 9" o:spid="_x0000_s107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7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7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035BF8AD"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del w:id="415" w:author="Billy Mitchell" w:date="2024-03-06T15:51:00Z">
                          <w:r w:rsidDel="00907C52">
                            <w:rPr>
                              <w:sz w:val="20"/>
                              <w:szCs w:val="20"/>
                            </w:rPr>
                            <w:delText>F</w:delText>
                          </w:r>
                        </w:del>
                        <w:ins w:id="416" w:author="Billy Mitchell" w:date="2024-03-06T15:51:00Z">
                          <w:r w:rsidR="00907C52">
                            <w:rPr>
                              <w:sz w:val="20"/>
                              <w:szCs w:val="20"/>
                            </w:rPr>
                            <w:t>Strategy f</w:t>
                          </w:r>
                        </w:ins>
                        <w:r>
                          <w:rPr>
                            <w:sz w:val="20"/>
                            <w:szCs w:val="20"/>
                          </w:rPr>
                          <w:t xml:space="preserve">orecasters predicted that distraction would reduce negative affective intensity by a greater magnitude than </w:t>
                        </w:r>
                        <w:ins w:id="417" w:author="Billy Mitchell" w:date="2024-03-06T15:52:00Z">
                          <w:r w:rsidR="00907C52">
                            <w:rPr>
                              <w:sz w:val="20"/>
                              <w:szCs w:val="20"/>
                            </w:rPr>
                            <w:t>strategy users</w:t>
                          </w:r>
                        </w:ins>
                        <w:del w:id="418" w:author="Billy Mitchell" w:date="2024-03-06T15:52:00Z">
                          <w:r w:rsidDel="00907C52">
                            <w:rPr>
                              <w:sz w:val="20"/>
                              <w:szCs w:val="20"/>
                            </w:rPr>
                            <w:delText>experiencers</w:delText>
                          </w:r>
                        </w:del>
                        <w:r>
                          <w:rPr>
                            <w:sz w:val="20"/>
                            <w:szCs w:val="20"/>
                          </w:rPr>
                          <w:t xml:space="preserve"> reported that it actually had. </w:t>
                        </w:r>
                      </w:p>
                    </w:txbxContent>
                  </v:textbox>
                </v:shape>
                <w10:wrap type="square"/>
              </v:group>
            </w:pict>
          </mc:Fallback>
        </mc:AlternateContent>
      </w:r>
      <w:r w:rsidR="00304D13">
        <w:rPr>
          <w:bCs/>
          <w:szCs w:val="24"/>
        </w:rPr>
        <w:t xml:space="preserve">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del w:id="419" w:author="Billy Mitchell" w:date="2024-03-06T16:07:00Z">
        <w:r w:rsidR="00D9730E" w:rsidDel="00B33C41">
          <w:rPr>
            <w:bCs/>
            <w:szCs w:val="24"/>
          </w:rPr>
          <w:delText xml:space="preserve"> </w:delText>
        </w:r>
      </w:del>
      <w:r w:rsidR="00D9730E">
        <w:rPr>
          <w:bCs/>
          <w:szCs w:val="24"/>
        </w:rPr>
        <w:t xml:space="preserve">between </w:t>
      </w:r>
      <w:ins w:id="420" w:author="Billy Mitchell" w:date="2024-03-06T16:07:00Z">
        <w:r>
          <w:rPr>
            <w:bCs/>
            <w:szCs w:val="24"/>
          </w:rPr>
          <w:t>strategy users</w:t>
        </w:r>
      </w:ins>
      <w:del w:id="421" w:author="Billy Mitchell" w:date="2024-03-06T16:07:00Z">
        <w:r w:rsidR="00D9730E" w:rsidDel="00B33C41">
          <w:rPr>
            <w:bCs/>
            <w:szCs w:val="24"/>
          </w:rPr>
          <w:delText>experiencers</w:delText>
        </w:r>
      </w:del>
      <w:r w:rsidR="00D9730E">
        <w:rPr>
          <w:bCs/>
          <w:szCs w:val="24"/>
        </w:rPr>
        <w:t xml:space="preserve"> and forecasters in how effectively distraction reduces affective intensity (</w:t>
      </w:r>
      <w:r w:rsidR="00D9730E" w:rsidRPr="00E633F1">
        <w:rPr>
          <w:bCs/>
          <w:i/>
          <w:iCs/>
          <w:szCs w:val="24"/>
        </w:rPr>
        <w:t>x̄</w:t>
      </w:r>
      <w:ins w:id="422" w:author="Billy Mitchell" w:date="2024-03-06T16:07:00Z">
        <w:r>
          <w:rPr>
            <w:bCs/>
            <w:i/>
            <w:iCs/>
            <w:szCs w:val="24"/>
          </w:rPr>
          <w:t xml:space="preserve"> </w:t>
        </w:r>
      </w:ins>
      <w:del w:id="423" w:author="Billy Mitchell" w:date="2024-03-06T16:07:00Z">
        <w:r w:rsidR="00D9730E" w:rsidDel="00B33C41">
          <w:rPr>
            <w:bCs/>
            <w:i/>
            <w:iCs/>
            <w:szCs w:val="24"/>
          </w:rPr>
          <w:delText xml:space="preserve"> </w:delText>
        </w:r>
        <w:r w:rsidR="00D9730E" w:rsidDel="00B33C41">
          <w:rPr>
            <w:bCs/>
            <w:i/>
            <w:iCs/>
            <w:szCs w:val="24"/>
            <w:vertAlign w:val="subscript"/>
          </w:rPr>
          <w:delText>E</w:delText>
        </w:r>
      </w:del>
      <w:ins w:id="424" w:author="Billy Mitchell" w:date="2024-03-06T16:07:00Z">
        <w:r>
          <w:rPr>
            <w:bCs/>
            <w:i/>
            <w:iCs/>
            <w:szCs w:val="24"/>
            <w:vertAlign w:val="subscript"/>
          </w:rPr>
          <w:t>Users</w:t>
        </w:r>
      </w:ins>
      <w:del w:id="425" w:author="Billy Mitchell" w:date="2024-03-06T16:07:00Z">
        <w:r w:rsidR="00D9730E" w:rsidDel="00B33C41">
          <w:rPr>
            <w:bCs/>
            <w:i/>
            <w:iCs/>
            <w:szCs w:val="24"/>
            <w:vertAlign w:val="subscript"/>
          </w:rPr>
          <w:delText>xperience</w:delText>
        </w:r>
      </w:del>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ins w:id="426" w:author="Billy Mitchell" w:date="2024-03-06T16:07:00Z">
        <w:r>
          <w:rPr>
            <w:bCs/>
            <w:i/>
            <w:iCs/>
            <w:szCs w:val="24"/>
            <w:vertAlign w:val="subscript"/>
          </w:rPr>
          <w:t>ers</w:t>
        </w:r>
      </w:ins>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427" w:name="_Hlk120030645"/>
    </w:p>
    <w:p w14:paraId="19A92E23" w14:textId="4737539B" w:rsidR="00654027" w:rsidRDefault="00C42BA3" w:rsidP="000967D7">
      <w:pPr>
        <w:spacing w:after="0" w:line="480" w:lineRule="auto"/>
        <w:ind w:left="0" w:firstLine="720"/>
        <w:rPr>
          <w:szCs w:val="24"/>
        </w:rPr>
      </w:pPr>
      <w:r>
        <w:rPr>
          <w:szCs w:val="24"/>
        </w:rPr>
        <w:t>Three</w:t>
      </w:r>
      <w:r w:rsidR="00B720B2" w:rsidRPr="008C7178">
        <w:rPr>
          <w:szCs w:val="24"/>
        </w:rPr>
        <w:t xml:space="preserve"> </w:t>
      </w:r>
      <w:ins w:id="428" w:author="Billy Mitchell" w:date="2024-03-06T11:56:00Z">
        <w:r w:rsidR="00E60680">
          <w:rPr>
            <w:szCs w:val="24"/>
          </w:rPr>
          <w:t>studie</w:t>
        </w:r>
      </w:ins>
      <w:del w:id="429" w:author="Billy Mitchell" w:date="2024-03-06T11:56:00Z">
        <w:r w:rsidR="00B720B2" w:rsidRPr="008C7178" w:rsidDel="00E60680">
          <w:rPr>
            <w:szCs w:val="24"/>
          </w:rPr>
          <w:delText>experiment</w:delText>
        </w:r>
      </w:del>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ins w:id="430" w:author="Billy Mitchell" w:date="2024-02-07T13:00:00Z">
        <w:r w:rsidR="00245CC6">
          <w:rPr>
            <w:szCs w:val="24"/>
          </w:rPr>
          <w:t>Study</w:t>
        </w:r>
      </w:ins>
      <w:del w:id="431" w:author="Billy Mitchell" w:date="2024-02-07T13:00:00Z">
        <w:r w:rsidR="00B720B2" w:rsidRPr="008C7178" w:rsidDel="00245CC6">
          <w:rPr>
            <w:szCs w:val="24"/>
          </w:rPr>
          <w:delText>Experiment</w:delText>
        </w:r>
        <w:r w:rsidR="0099482C" w:rsidDel="00245CC6">
          <w:rPr>
            <w:szCs w:val="24"/>
          </w:rPr>
          <w:delText>s</w:delText>
        </w:r>
      </w:del>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del w:id="432" w:author="Billy Mitchell" w:date="2024-02-07T13:00:00Z">
        <w:r w:rsidR="00B720B2" w:rsidRPr="008C7178" w:rsidDel="00245CC6">
          <w:rPr>
            <w:szCs w:val="24"/>
          </w:rPr>
          <w:delText>Experiment</w:delText>
        </w:r>
      </w:del>
      <w:ins w:id="433" w:author="Billy Mitchell" w:date="2024-02-07T13:00:00Z">
        <w:r w:rsidR="00245CC6">
          <w:rPr>
            <w:szCs w:val="24"/>
          </w:rPr>
          <w:t>Study</w:t>
        </w:r>
      </w:ins>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ins w:id="434" w:author="Billy Mitchell" w:date="2024-03-06T16:08:00Z">
        <w:r w:rsidR="00B33C41">
          <w:rPr>
            <w:szCs w:val="24"/>
          </w:rPr>
          <w:t xml:space="preserve">strategy </w:t>
        </w:r>
      </w:ins>
      <w:r>
        <w:rPr>
          <w:szCs w:val="24"/>
        </w:rPr>
        <w:t xml:space="preserve">forecasters overpredicted how often distraction was used by </w:t>
      </w:r>
      <w:del w:id="435" w:author="Billy Mitchell" w:date="2024-03-06T16:08:00Z">
        <w:r w:rsidDel="00B33C41">
          <w:rPr>
            <w:szCs w:val="24"/>
          </w:rPr>
          <w:delText>experiencers</w:delText>
        </w:r>
      </w:del>
      <w:ins w:id="436" w:author="Billy Mitchell" w:date="2024-03-06T16:08:00Z">
        <w:r w:rsidR="00B33C41">
          <w:rPr>
            <w:szCs w:val="24"/>
          </w:rPr>
          <w:t>participants who regulated within the haunted house (i.e., strategy users)</w:t>
        </w:r>
      </w:ins>
      <w:r>
        <w:rPr>
          <w:szCs w:val="24"/>
        </w:rPr>
        <w:t xml:space="preserve">. Study 3 measured differences between </w:t>
      </w:r>
      <w:ins w:id="437" w:author="Billy Mitchell" w:date="2024-03-06T16:08:00Z">
        <w:r w:rsidR="00B33C41">
          <w:rPr>
            <w:szCs w:val="24"/>
          </w:rPr>
          <w:t>s</w:t>
        </w:r>
      </w:ins>
      <w:ins w:id="438" w:author="Billy Mitchell" w:date="2024-03-06T16:09:00Z">
        <w:r w:rsidR="00B33C41">
          <w:rPr>
            <w:szCs w:val="24"/>
          </w:rPr>
          <w:t>trategy users</w:t>
        </w:r>
      </w:ins>
      <w:del w:id="439" w:author="Billy Mitchell" w:date="2024-03-06T16:09:00Z">
        <w:r w:rsidDel="00B33C41">
          <w:rPr>
            <w:szCs w:val="24"/>
          </w:rPr>
          <w:delText>experiencers</w:delText>
        </w:r>
      </w:del>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ins w:id="440" w:author="Billy Mitchell" w:date="2024-03-06T16:09:00Z">
        <w:r w:rsidR="00B33C41">
          <w:rPr>
            <w:szCs w:val="24"/>
          </w:rPr>
          <w:t xml:space="preserve">strategy </w:t>
        </w:r>
      </w:ins>
      <w:r w:rsidR="007B2779">
        <w:rPr>
          <w:szCs w:val="24"/>
        </w:rPr>
        <w:t xml:space="preserve">forecasters and </w:t>
      </w:r>
      <w:ins w:id="441" w:author="Billy Mitchell" w:date="2024-03-06T16:09:00Z">
        <w:r w:rsidR="00B33C41">
          <w:rPr>
            <w:szCs w:val="24"/>
          </w:rPr>
          <w:t>us</w:t>
        </w:r>
      </w:ins>
      <w:del w:id="442" w:author="Billy Mitchell" w:date="2024-03-06T16:09:00Z">
        <w:r w:rsidR="007B2779" w:rsidDel="00B33C41">
          <w:rPr>
            <w:szCs w:val="24"/>
          </w:rPr>
          <w:delText>experienc</w:delText>
        </w:r>
      </w:del>
      <w:r w:rsidR="007B2779">
        <w:rPr>
          <w:szCs w:val="24"/>
        </w:rPr>
        <w:t>ers</w:t>
      </w:r>
      <w:r>
        <w:rPr>
          <w:szCs w:val="24"/>
        </w:rPr>
        <w:t xml:space="preserve"> in how often </w:t>
      </w:r>
      <w:r w:rsidR="007B2779">
        <w:rPr>
          <w:szCs w:val="24"/>
        </w:rPr>
        <w:t xml:space="preserve">distraction was </w:t>
      </w:r>
      <w:del w:id="443" w:author="Billy Mitchell" w:date="2024-03-06T15:13:00Z">
        <w:r w:rsidR="007B2779" w:rsidDel="00DB5573">
          <w:rPr>
            <w:szCs w:val="24"/>
          </w:rPr>
          <w:delText xml:space="preserve">used or </w:delText>
        </w:r>
      </w:del>
      <w:r w:rsidR="0039054B">
        <w:rPr>
          <w:szCs w:val="24"/>
        </w:rPr>
        <w:t>forecasted</w:t>
      </w:r>
      <w:ins w:id="444" w:author="Billy Mitchell" w:date="2024-03-06T15:13:00Z">
        <w:r w:rsidR="00DB5573">
          <w:rPr>
            <w:szCs w:val="24"/>
          </w:rPr>
          <w:t xml:space="preserve"> or used</w:t>
        </w:r>
      </w:ins>
      <w:r w:rsidR="007B2779">
        <w:rPr>
          <w:szCs w:val="24"/>
        </w:rPr>
        <w:t xml:space="preserve"> </w:t>
      </w:r>
      <w:r>
        <w:rPr>
          <w:szCs w:val="24"/>
        </w:rPr>
        <w:t>and how effective the groups</w:t>
      </w:r>
      <w:del w:id="445" w:author="Billy Mitchell" w:date="2024-03-06T15:13:00Z">
        <w:r w:rsidDel="00DB5573">
          <w:rPr>
            <w:szCs w:val="24"/>
          </w:rPr>
          <w:delText xml:space="preserve"> </w:delText>
        </w:r>
        <w:r w:rsidR="007B2779" w:rsidDel="00DB5573">
          <w:rPr>
            <w:szCs w:val="24"/>
          </w:rPr>
          <w:delText>reported and</w:delText>
        </w:r>
      </w:del>
      <w:r w:rsidR="007B2779">
        <w:rPr>
          <w:szCs w:val="24"/>
        </w:rPr>
        <w:t xml:space="preserve"> predicted </w:t>
      </w:r>
      <w:ins w:id="446" w:author="Billy Mitchell" w:date="2024-03-06T15:13:00Z">
        <w:r w:rsidR="00DB5573">
          <w:rPr>
            <w:szCs w:val="24"/>
          </w:rPr>
          <w:t xml:space="preserve">or reported </w:t>
        </w:r>
      </w:ins>
      <w:r w:rsidR="007B2779">
        <w:rPr>
          <w:szCs w:val="24"/>
        </w:rPr>
        <w:t>distraction to be</w:t>
      </w:r>
      <w:ins w:id="447" w:author="Billy Mitchell" w:date="2024-03-06T15:13:00Z">
        <w:r w:rsidR="00DB5573">
          <w:rPr>
            <w:szCs w:val="24"/>
          </w:rPr>
          <w:t>, respectively</w:t>
        </w:r>
      </w:ins>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del w:id="448" w:author="Billy Mitchell" w:date="2024-02-07T13:00:00Z">
        <w:r w:rsidR="007B2779" w:rsidRPr="008C7178" w:rsidDel="00245CC6">
          <w:rPr>
            <w:szCs w:val="24"/>
          </w:rPr>
          <w:delText xml:space="preserve"> </w:delText>
        </w:r>
      </w:del>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7038A060"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Pr>
          <w:szCs w:val="24"/>
        </w:rPr>
        <w:t>offer 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CD399D">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5E73FF">
        <w:rPr>
          <w:szCs w:val="24"/>
        </w:rPr>
        <w:t>,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CD399D">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CD399D">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ins w:id="449" w:author="Billy Mitchell" w:date="2024-02-07T13:00:00Z">
        <w:r w:rsidR="00245CC6">
          <w:rPr>
            <w:szCs w:val="24"/>
          </w:rPr>
          <w:t>Studie</w:t>
        </w:r>
      </w:ins>
      <w:del w:id="450" w:author="Billy Mitchell" w:date="2024-02-07T13:00:00Z">
        <w:r w:rsidR="005C0C32" w:rsidDel="00245CC6">
          <w:rPr>
            <w:szCs w:val="24"/>
          </w:rPr>
          <w:delText>Experiment</w:delText>
        </w:r>
      </w:del>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ins w:id="451" w:author="Billy Mitchell" w:date="2024-03-06T15:14:00Z">
        <w:r w:rsidR="00CD748D">
          <w:rPr>
            <w:szCs w:val="24"/>
          </w:rPr>
          <w:t xml:space="preserve"> or predicting</w:t>
        </w:r>
      </w:ins>
      <w:r w:rsidR="005C0C32">
        <w:rPr>
          <w:szCs w:val="24"/>
        </w:rPr>
        <w:t xml:space="preserve"> reappraisal or distraction in situations when it would canonically make sense to do so. </w:t>
      </w:r>
    </w:p>
    <w:p w14:paraId="3F0174DA" w14:textId="601F2D8B"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CD399D">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CD399D">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CD399D">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 as a participant was able to mitigate a negative emotional reaction by physically circumventing the stimulus.</w:t>
      </w:r>
      <w:r w:rsidR="00CB6F14">
        <w:rPr>
          <w:szCs w:val="24"/>
        </w:rPr>
        <w:t xml:space="preserve"> Stimulus-response paradigms which situate participants in stationary </w:t>
      </w:r>
      <w:r w:rsidR="00CB6F14">
        <w:rPr>
          <w:szCs w:val="24"/>
        </w:rPr>
        <w:lastRenderedPageBreak/>
        <w:t xml:space="preserve">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26C6703D" w:rsidR="00654027" w:rsidRDefault="00733E94" w:rsidP="000967D7">
      <w:pPr>
        <w:spacing w:after="0" w:line="480" w:lineRule="auto"/>
        <w:ind w:left="0" w:firstLine="720"/>
        <w:rPr>
          <w:szCs w:val="24"/>
        </w:rPr>
      </w:pPr>
      <w:r>
        <w:rPr>
          <w:szCs w:val="24"/>
        </w:rPr>
        <w:t>C</w:t>
      </w:r>
      <w:r w:rsidRPr="008C7178">
        <w:rPr>
          <w:szCs w:val="24"/>
        </w:rPr>
        <w:t xml:space="preserve">old-hot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CD399D">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CD399D">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ins w:id="452" w:author="Billy Mitchell" w:date="2024-02-07T13:00:00Z">
        <w:r w:rsidR="00245CC6">
          <w:rPr>
            <w:szCs w:val="24"/>
          </w:rPr>
          <w:t>Studie</w:t>
        </w:r>
      </w:ins>
      <w:del w:id="453" w:author="Billy Mitchell" w:date="2024-02-07T13:00:00Z">
        <w:r w:rsidR="00B720B2" w:rsidRPr="008C7178" w:rsidDel="00245CC6">
          <w:rPr>
            <w:szCs w:val="24"/>
          </w:rPr>
          <w:delText>Experiment</w:delText>
        </w:r>
      </w:del>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CD399D">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CD399D">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CD399D">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CD399D">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CD399D">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6C93F4F6"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CD399D">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ins w:id="454" w:author="Billy Mitchell" w:date="2024-02-07T13:01:00Z">
        <w:r w:rsidR="00245CC6">
          <w:rPr>
            <w:szCs w:val="24"/>
          </w:rPr>
          <w:t>Study</w:t>
        </w:r>
      </w:ins>
      <w:del w:id="455" w:author="Billy Mitchell" w:date="2024-02-07T13:01:00Z">
        <w:r w:rsidR="0043784E" w:rsidRPr="0043784E" w:rsidDel="00245CC6">
          <w:rPr>
            <w:szCs w:val="24"/>
          </w:rPr>
          <w:delText>Experiment</w:delText>
        </w:r>
      </w:del>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ins w:id="456" w:author="Billy Mitchell" w:date="2024-02-07T13:01:00Z">
        <w:r w:rsidR="00245CC6">
          <w:rPr>
            <w:szCs w:val="24"/>
          </w:rPr>
          <w:t>Studie</w:t>
        </w:r>
      </w:ins>
      <w:del w:id="457" w:author="Billy Mitchell" w:date="2024-02-07T13:01:00Z">
        <w:r w:rsidR="007B2779" w:rsidDel="00245CC6">
          <w:rPr>
            <w:szCs w:val="24"/>
          </w:rPr>
          <w:delText>Experiment</w:delText>
        </w:r>
      </w:del>
      <w:r w:rsidR="007B2779">
        <w:rPr>
          <w:szCs w:val="24"/>
        </w:rPr>
        <w:t xml:space="preserve">s 2 and 3 were also conducted entirely online. Though means of standardizing the experience were attempted, we </w:t>
      </w:r>
      <w:del w:id="458" w:author="Billy Mitchell" w:date="2024-03-06T16:11:00Z">
        <w:r w:rsidR="007B2779" w:rsidDel="00B33C41">
          <w:rPr>
            <w:szCs w:val="24"/>
          </w:rPr>
          <w:delText xml:space="preserve"> </w:delText>
        </w:r>
      </w:del>
      <w:r w:rsidR="007B2779">
        <w:rPr>
          <w:szCs w:val="24"/>
        </w:rPr>
        <w:t>have less control than possible in an in-person context and cannot guarantee that participants were fully focused on study tasks.</w:t>
      </w:r>
      <w:r w:rsidR="0043784E" w:rsidRPr="0043784E">
        <w:rPr>
          <w:szCs w:val="24"/>
        </w:rPr>
        <w:t xml:space="preserve"> </w:t>
      </w:r>
    </w:p>
    <w:p w14:paraId="00A6FD1A" w14:textId="5DB0EA92" w:rsidR="00061A33" w:rsidRDefault="00061A33" w:rsidP="000967D7">
      <w:pPr>
        <w:spacing w:after="0" w:line="480" w:lineRule="auto"/>
        <w:ind w:left="0" w:firstLine="720"/>
        <w:rPr>
          <w:ins w:id="459" w:author="Billy Mitchell" w:date="2024-03-06T16:13:00Z"/>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CD399D">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6818955A" w14:textId="40D90AA6" w:rsidR="002A6723" w:rsidRDefault="00B33C41" w:rsidP="000967D7">
      <w:pPr>
        <w:spacing w:after="0" w:line="480" w:lineRule="auto"/>
        <w:ind w:left="0" w:firstLine="720"/>
        <w:rPr>
          <w:ins w:id="460" w:author="Billy Mitchell" w:date="2024-03-06T16:30:00Z"/>
          <w:szCs w:val="24"/>
        </w:rPr>
      </w:pPr>
      <w:ins w:id="461" w:author="Billy Mitchell" w:date="2024-03-06T16:13:00Z">
        <w:r>
          <w:rPr>
            <w:szCs w:val="24"/>
          </w:rPr>
          <w:t xml:space="preserve">Study 3 featured inconsistent directions in that participants were initially instructed to predict what strategy they believed the average person </w:t>
        </w:r>
        <w:r>
          <w:rPr>
            <w:i/>
            <w:iCs/>
            <w:szCs w:val="24"/>
          </w:rPr>
          <w:t>would</w:t>
        </w:r>
        <w:r>
          <w:rPr>
            <w:szCs w:val="24"/>
          </w:rPr>
          <w:t xml:space="preserve"> choose</w:t>
        </w:r>
      </w:ins>
      <w:ins w:id="462" w:author="Billy Mitchell" w:date="2024-03-06T16:14:00Z">
        <w:r>
          <w:rPr>
            <w:szCs w:val="24"/>
          </w:rPr>
          <w:t xml:space="preserve"> while the strategy reminders phrased </w:t>
        </w:r>
      </w:ins>
      <w:ins w:id="463" w:author="Billy Mitchell" w:date="2024-03-06T16:15:00Z">
        <w:r>
          <w:rPr>
            <w:szCs w:val="24"/>
          </w:rPr>
          <w:t xml:space="preserve">strategy selection as what average persons </w:t>
        </w:r>
        <w:r w:rsidRPr="00B33C41">
          <w:rPr>
            <w:i/>
            <w:iCs/>
            <w:szCs w:val="24"/>
            <w:rPrChange w:id="464" w:author="Billy Mitchell" w:date="2024-03-06T16:15:00Z">
              <w:rPr>
                <w:szCs w:val="24"/>
              </w:rPr>
            </w:rPrChange>
          </w:rPr>
          <w:t>should</w:t>
        </w:r>
        <w:r>
          <w:rPr>
            <w:szCs w:val="24"/>
          </w:rPr>
          <w:t xml:space="preserve"> choose.</w:t>
        </w:r>
      </w:ins>
      <w:ins w:id="465" w:author="Billy Mitchell" w:date="2024-03-06T16:17:00Z">
        <w:r w:rsidR="00B40193" w:rsidRPr="00B40193">
          <w:rPr>
            <w:szCs w:val="24"/>
          </w:rPr>
          <w:t xml:space="preserve"> </w:t>
        </w:r>
        <w:r w:rsidR="00B40193">
          <w:rPr>
            <w:szCs w:val="24"/>
          </w:rPr>
          <w:t xml:space="preserve">While </w:t>
        </w:r>
      </w:ins>
      <w:ins w:id="466" w:author="Billy Mitchell" w:date="2024-03-06T16:20:00Z">
        <w:r w:rsidR="00B40193">
          <w:rPr>
            <w:szCs w:val="24"/>
          </w:rPr>
          <w:t>interpretatio</w:t>
        </w:r>
      </w:ins>
      <w:ins w:id="467" w:author="Billy Mitchell" w:date="2024-03-06T16:21:00Z">
        <w:r w:rsidR="00B40193">
          <w:rPr>
            <w:szCs w:val="24"/>
          </w:rPr>
          <w:t xml:space="preserve">ns of </w:t>
        </w:r>
      </w:ins>
      <w:ins w:id="468" w:author="Billy Mitchell" w:date="2024-03-06T16:17:00Z">
        <w:r w:rsidR="00B40193">
          <w:rPr>
            <w:szCs w:val="24"/>
          </w:rPr>
          <w:t>both phrasing</w:t>
        </w:r>
      </w:ins>
      <w:ins w:id="469" w:author="Billy Mitchell" w:date="2024-03-06T16:18:00Z">
        <w:r w:rsidR="00B40193">
          <w:rPr>
            <w:szCs w:val="24"/>
          </w:rPr>
          <w:t>s</w:t>
        </w:r>
      </w:ins>
      <w:ins w:id="470" w:author="Billy Mitchell" w:date="2024-03-06T16:17:00Z">
        <w:r w:rsidR="00B40193">
          <w:rPr>
            <w:szCs w:val="24"/>
          </w:rPr>
          <w:t xml:space="preserve"> </w:t>
        </w:r>
      </w:ins>
      <w:ins w:id="471" w:author="Billy Mitchell" w:date="2024-03-06T16:18:00Z">
        <w:r w:rsidR="00B40193">
          <w:rPr>
            <w:szCs w:val="24"/>
          </w:rPr>
          <w:t>do</w:t>
        </w:r>
      </w:ins>
      <w:ins w:id="472" w:author="Billy Mitchell" w:date="2024-03-06T16:22:00Z">
        <w:r w:rsidR="00B40193">
          <w:rPr>
            <w:szCs w:val="24"/>
          </w:rPr>
          <w:t xml:space="preserve"> imply</w:t>
        </w:r>
      </w:ins>
      <w:ins w:id="473" w:author="Billy Mitchell" w:date="2024-03-06T16:17:00Z">
        <w:r w:rsidR="00B40193">
          <w:rPr>
            <w:szCs w:val="24"/>
          </w:rPr>
          <w:t xml:space="preserve"> some form of</w:t>
        </w:r>
      </w:ins>
      <w:ins w:id="474" w:author="Billy Mitchell" w:date="2024-03-06T16:18:00Z">
        <w:r w:rsidR="00B40193">
          <w:rPr>
            <w:szCs w:val="24"/>
          </w:rPr>
          <w:t xml:space="preserve"> forecasting, the former may be more</w:t>
        </w:r>
      </w:ins>
      <w:ins w:id="475" w:author="Billy Mitchell" w:date="2024-03-06T16:24:00Z">
        <w:r w:rsidR="00B40193">
          <w:rPr>
            <w:szCs w:val="24"/>
          </w:rPr>
          <w:t xml:space="preserve"> likely</w:t>
        </w:r>
      </w:ins>
      <w:ins w:id="476" w:author="Billy Mitchell" w:date="2024-03-06T16:18:00Z">
        <w:r w:rsidR="00B40193">
          <w:rPr>
            <w:szCs w:val="24"/>
          </w:rPr>
          <w:t xml:space="preserve"> </w:t>
        </w:r>
      </w:ins>
      <w:ins w:id="477" w:author="Billy Mitchell" w:date="2024-03-06T16:24:00Z">
        <w:r w:rsidR="00B40193">
          <w:rPr>
            <w:szCs w:val="24"/>
          </w:rPr>
          <w:t xml:space="preserve">to </w:t>
        </w:r>
      </w:ins>
      <w:ins w:id="478" w:author="Billy Mitchell" w:date="2024-03-06T16:23:00Z">
        <w:r w:rsidR="00B40193">
          <w:rPr>
            <w:szCs w:val="24"/>
          </w:rPr>
          <w:t xml:space="preserve">elicit </w:t>
        </w:r>
      </w:ins>
      <w:ins w:id="479" w:author="Billy Mitchell" w:date="2024-03-06T16:18:00Z">
        <w:r w:rsidR="00B40193">
          <w:rPr>
            <w:i/>
            <w:iCs/>
            <w:szCs w:val="24"/>
          </w:rPr>
          <w:t xml:space="preserve">descriptive </w:t>
        </w:r>
      </w:ins>
      <w:ins w:id="480" w:author="Billy Mitchell" w:date="2024-03-06T16:23:00Z">
        <w:r w:rsidR="00B40193">
          <w:rPr>
            <w:szCs w:val="24"/>
          </w:rPr>
          <w:t xml:space="preserve">forecasts </w:t>
        </w:r>
      </w:ins>
      <w:ins w:id="481" w:author="Billy Mitchell" w:date="2024-03-06T16:18:00Z">
        <w:r w:rsidR="00B40193">
          <w:rPr>
            <w:szCs w:val="24"/>
          </w:rPr>
          <w:t>and the latter more</w:t>
        </w:r>
      </w:ins>
      <w:ins w:id="482" w:author="Billy Mitchell" w:date="2024-03-06T16:24:00Z">
        <w:r w:rsidR="00B40193">
          <w:rPr>
            <w:szCs w:val="24"/>
          </w:rPr>
          <w:t xml:space="preserve"> likely to elicit</w:t>
        </w:r>
      </w:ins>
      <w:ins w:id="483" w:author="Billy Mitchell" w:date="2024-03-06T16:18:00Z">
        <w:r w:rsidR="00B40193">
          <w:rPr>
            <w:szCs w:val="24"/>
          </w:rPr>
          <w:t xml:space="preserve"> </w:t>
        </w:r>
        <w:r w:rsidR="00B40193">
          <w:rPr>
            <w:i/>
            <w:iCs/>
            <w:szCs w:val="24"/>
          </w:rPr>
          <w:t>prescriptive</w:t>
        </w:r>
      </w:ins>
      <w:ins w:id="484" w:author="Billy Mitchell" w:date="2024-03-06T16:24:00Z">
        <w:r w:rsidR="00B40193">
          <w:rPr>
            <w:szCs w:val="24"/>
          </w:rPr>
          <w:t xml:space="preserve"> forecasts</w:t>
        </w:r>
      </w:ins>
      <w:ins w:id="485" w:author="Billy Mitchell" w:date="2024-03-06T16:25:00Z">
        <w:r w:rsidR="00B40193">
          <w:rPr>
            <w:szCs w:val="24"/>
          </w:rPr>
          <w:t xml:space="preserve">, which may differ. For example, </w:t>
        </w:r>
      </w:ins>
      <w:ins w:id="486" w:author="Billy Mitchell" w:date="2024-03-06T16:26:00Z">
        <w:r w:rsidR="002A6723">
          <w:rPr>
            <w:szCs w:val="24"/>
          </w:rPr>
          <w:t xml:space="preserve">a person might know that they </w:t>
        </w:r>
        <w:r w:rsidR="002A6723">
          <w:rPr>
            <w:i/>
            <w:iCs/>
            <w:szCs w:val="24"/>
          </w:rPr>
          <w:t>should</w:t>
        </w:r>
        <w:r w:rsidR="002A6723">
          <w:rPr>
            <w:szCs w:val="24"/>
          </w:rPr>
          <w:t xml:space="preserve"> reduce </w:t>
        </w:r>
      </w:ins>
      <w:ins w:id="487" w:author="Billy Mitchell" w:date="2024-03-06T16:28:00Z">
        <w:r w:rsidR="002A6723">
          <w:rPr>
            <w:szCs w:val="24"/>
          </w:rPr>
          <w:t xml:space="preserve">stress by seeking therapy but might instead </w:t>
        </w:r>
      </w:ins>
      <w:ins w:id="488" w:author="Billy Mitchell" w:date="2024-03-06T16:29:00Z">
        <w:r w:rsidR="002A6723">
          <w:rPr>
            <w:szCs w:val="24"/>
          </w:rPr>
          <w:t>engage in maladaptive methods of stress-reduction, such as substance abuse</w:t>
        </w:r>
      </w:ins>
      <w:ins w:id="489" w:author="Billy Mitchell" w:date="2024-03-06T16:30:00Z">
        <w:r w:rsidR="002A6723">
          <w:rPr>
            <w:szCs w:val="24"/>
          </w:rPr>
          <w:t>.</w:t>
        </w:r>
      </w:ins>
      <w:ins w:id="490" w:author="Billy Mitchell" w:date="2024-03-06T16:46:00Z">
        <w:r w:rsidR="00446931">
          <w:rPr>
            <w:szCs w:val="24"/>
          </w:rPr>
          <w:t xml:space="preserve"> </w:t>
        </w:r>
      </w:ins>
      <w:ins w:id="491" w:author="Billy Mitchell" w:date="2024-03-06T16:48:00Z">
        <w:r w:rsidR="00446931">
          <w:rPr>
            <w:szCs w:val="24"/>
          </w:rPr>
          <w:t>Factors positively associated with v</w:t>
        </w:r>
      </w:ins>
      <w:ins w:id="492" w:author="Billy Mitchell" w:date="2024-03-06T16:46:00Z">
        <w:r w:rsidR="00446931">
          <w:rPr>
            <w:szCs w:val="24"/>
          </w:rPr>
          <w:t xml:space="preserve">ariance in </w:t>
        </w:r>
      </w:ins>
      <w:ins w:id="493" w:author="Billy Mitchell" w:date="2024-03-06T16:48:00Z">
        <w:r w:rsidR="00446931">
          <w:rPr>
            <w:szCs w:val="24"/>
          </w:rPr>
          <w:t xml:space="preserve">choice </w:t>
        </w:r>
      </w:ins>
      <w:ins w:id="494" w:author="Billy Mitchell" w:date="2024-03-06T16:46:00Z">
        <w:r w:rsidR="00446931">
          <w:rPr>
            <w:szCs w:val="24"/>
          </w:rPr>
          <w:t>n</w:t>
        </w:r>
      </w:ins>
      <w:ins w:id="495" w:author="Billy Mitchell" w:date="2024-03-06T16:42:00Z">
        <w:r w:rsidR="00446931">
          <w:rPr>
            <w:szCs w:val="24"/>
          </w:rPr>
          <w:t>ormativity</w:t>
        </w:r>
      </w:ins>
      <w:ins w:id="496" w:author="Billy Mitchell" w:date="2024-03-06T16:48:00Z">
        <w:r w:rsidR="00446931">
          <w:rPr>
            <w:szCs w:val="24"/>
          </w:rPr>
          <w:t xml:space="preserve"> include </w:t>
        </w:r>
      </w:ins>
      <w:ins w:id="497" w:author="Billy Mitchell" w:date="2024-03-06T16:50:00Z">
        <w:r w:rsidR="00446931">
          <w:rPr>
            <w:szCs w:val="24"/>
          </w:rPr>
          <w:t xml:space="preserve">a choice’s relevance to </w:t>
        </w:r>
      </w:ins>
      <w:ins w:id="498" w:author="Billy Mitchell" w:date="2024-03-06T16:48:00Z">
        <w:r w:rsidR="00446931">
          <w:rPr>
            <w:szCs w:val="24"/>
          </w:rPr>
          <w:t>moral</w:t>
        </w:r>
      </w:ins>
      <w:ins w:id="499" w:author="Billy Mitchell" w:date="2024-03-06T16:49:00Z">
        <w:r w:rsidR="00446931">
          <w:rPr>
            <w:szCs w:val="24"/>
          </w:rPr>
          <w:t xml:space="preserve"> </w:t>
        </w:r>
      </w:ins>
      <w:ins w:id="500" w:author="Billy Mitchell" w:date="2024-03-06T16:50:00Z">
        <w:r w:rsidR="00446931">
          <w:rPr>
            <w:szCs w:val="24"/>
          </w:rPr>
          <w:t>concerns</w:t>
        </w:r>
      </w:ins>
      <w:ins w:id="501" w:author="Billy Mitchell" w:date="2024-03-06T16:49:00Z">
        <w:r w:rsidR="00446931">
          <w:rPr>
            <w:szCs w:val="24"/>
          </w:rPr>
          <w:t xml:space="preserve">, </w:t>
        </w:r>
      </w:ins>
      <w:ins w:id="502" w:author="Billy Mitchell" w:date="2024-03-06T16:50:00Z">
        <w:r w:rsidR="00446931">
          <w:rPr>
            <w:szCs w:val="24"/>
          </w:rPr>
          <w:t>health &amp; safety standards,</w:t>
        </w:r>
      </w:ins>
      <w:ins w:id="503" w:author="Billy Mitchell" w:date="2024-03-06T16:52:00Z">
        <w:r w:rsidR="00446931">
          <w:rPr>
            <w:szCs w:val="24"/>
          </w:rPr>
          <w:t xml:space="preserve"> and</w:t>
        </w:r>
      </w:ins>
      <w:ins w:id="504" w:author="Billy Mitchell" w:date="2024-03-06T16:50:00Z">
        <w:r w:rsidR="00446931">
          <w:rPr>
            <w:szCs w:val="24"/>
          </w:rPr>
          <w:t xml:space="preserve"> cultural</w:t>
        </w:r>
      </w:ins>
      <w:ins w:id="505" w:author="Billy Mitchell" w:date="2024-03-06T16:52:00Z">
        <w:r w:rsidR="00446931">
          <w:rPr>
            <w:szCs w:val="24"/>
          </w:rPr>
          <w:t xml:space="preserve"> or</w:t>
        </w:r>
      </w:ins>
      <w:ins w:id="506" w:author="Billy Mitchell" w:date="2024-03-06T16:51:00Z">
        <w:r w:rsidR="00446931">
          <w:rPr>
            <w:szCs w:val="24"/>
          </w:rPr>
          <w:t xml:space="preserve"> social</w:t>
        </w:r>
      </w:ins>
      <w:ins w:id="507" w:author="Billy Mitchell" w:date="2024-03-06T16:50:00Z">
        <w:r w:rsidR="00446931">
          <w:rPr>
            <w:szCs w:val="24"/>
          </w:rPr>
          <w:t xml:space="preserve"> expectations</w:t>
        </w:r>
      </w:ins>
      <w:ins w:id="508" w:author="Billy Mitchell" w:date="2024-03-06T16:52:00Z">
        <w:r w:rsidR="00446931">
          <w:rPr>
            <w:szCs w:val="24"/>
          </w:rPr>
          <w:t>.</w:t>
        </w:r>
      </w:ins>
      <w:ins w:id="509" w:author="Billy Mitchell" w:date="2024-03-06T16:51:00Z">
        <w:r w:rsidR="00446931">
          <w:rPr>
            <w:szCs w:val="24"/>
          </w:rPr>
          <w:t xml:space="preserve"> </w:t>
        </w:r>
      </w:ins>
      <w:ins w:id="510" w:author="Billy Mitchell" w:date="2024-03-06T16:50:00Z">
        <w:r w:rsidR="00446931">
          <w:rPr>
            <w:szCs w:val="24"/>
          </w:rPr>
          <w:t xml:space="preserve"> </w:t>
        </w:r>
      </w:ins>
    </w:p>
    <w:p w14:paraId="7553D1D6" w14:textId="77777777" w:rsidR="002A6723" w:rsidRDefault="002A6723" w:rsidP="000967D7">
      <w:pPr>
        <w:spacing w:after="0" w:line="480" w:lineRule="auto"/>
        <w:ind w:left="0" w:firstLine="720"/>
        <w:rPr>
          <w:ins w:id="511" w:author="Billy Mitchell" w:date="2024-03-06T16:30:00Z"/>
          <w:szCs w:val="24"/>
        </w:rPr>
      </w:pPr>
    </w:p>
    <w:p w14:paraId="65E43B86" w14:textId="57FAE75D" w:rsidR="00B33C41" w:rsidRPr="00B33C41" w:rsidRDefault="002A6723" w:rsidP="000967D7">
      <w:pPr>
        <w:spacing w:after="0" w:line="480" w:lineRule="auto"/>
        <w:ind w:left="0" w:firstLine="720"/>
        <w:rPr>
          <w:szCs w:val="24"/>
        </w:rPr>
      </w:pPr>
      <w:ins w:id="512" w:author="Billy Mitchell" w:date="2024-03-06T16:30:00Z">
        <w:r>
          <w:rPr>
            <w:szCs w:val="24"/>
          </w:rPr>
          <w:t>G</w:t>
        </w:r>
      </w:ins>
      <w:ins w:id="513" w:author="Billy Mitchell" w:date="2024-03-06T16:29:00Z">
        <w:r>
          <w:rPr>
            <w:szCs w:val="24"/>
          </w:rPr>
          <w:t xml:space="preserve">aps between should and would </w:t>
        </w:r>
      </w:ins>
      <w:ins w:id="514" w:author="Billy Mitchell" w:date="2024-03-06T16:30:00Z">
        <w:r>
          <w:rPr>
            <w:szCs w:val="24"/>
          </w:rPr>
          <w:t>often exist in moral and health domains and have not yet been explored in the context of emotion regulation. When studied researchers have found significant gaps b</w:t>
        </w:r>
      </w:ins>
      <w:ins w:id="515" w:author="Billy Mitchell" w:date="2024-03-06T16:31:00Z">
        <w:r>
          <w:rPr>
            <w:szCs w:val="24"/>
          </w:rPr>
          <w:t>etween what participants think they should do and what they actually do, but individuals don’t tend to recognize this discrepancy at the forecasting stage. Regardless,</w:t>
        </w:r>
      </w:ins>
      <w:ins w:id="516" w:author="Billy Mitchell" w:date="2024-03-06T16:29:00Z">
        <w:r>
          <w:rPr>
            <w:szCs w:val="24"/>
          </w:rPr>
          <w:br/>
        </w:r>
        <w:r>
          <w:rPr>
            <w:szCs w:val="24"/>
          </w:rPr>
          <w:br/>
        </w:r>
        <w:r>
          <w:rPr>
            <w:szCs w:val="24"/>
          </w:rPr>
          <w:br/>
        </w:r>
      </w:ins>
      <w:ins w:id="517" w:author="Billy Mitchell" w:date="2024-03-06T16:15:00Z">
        <w:r w:rsidR="00B33C41">
          <w:rPr>
            <w:szCs w:val="24"/>
          </w:rPr>
          <w:t xml:space="preserve"> This inconsistency </w:t>
        </w:r>
        <w:r w:rsidR="00B40193">
          <w:rPr>
            <w:szCs w:val="24"/>
          </w:rPr>
          <w:t>may have introduced confusion into participant forecasting</w:t>
        </w:r>
      </w:ins>
      <w:ins w:id="518" w:author="Billy Mitchell" w:date="2024-03-06T16:16:00Z">
        <w:r w:rsidR="00B40193">
          <w:rPr>
            <w:szCs w:val="24"/>
          </w:rPr>
          <w:t xml:space="preserve"> and the extent to which this may hav</w:t>
        </w:r>
      </w:ins>
      <w:ins w:id="519" w:author="Billy Mitchell" w:date="2024-03-06T16:17:00Z">
        <w:r w:rsidR="00B40193">
          <w:rPr>
            <w:szCs w:val="24"/>
          </w:rPr>
          <w:t xml:space="preserve">e had impacts upon the outcome of Study 3 is unknown. </w:t>
        </w:r>
      </w:ins>
    </w:p>
    <w:p w14:paraId="7FF5C8CC" w14:textId="6E163E42"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xml:space="preserve">, the group </w:t>
      </w:r>
      <w:r w:rsidR="00A45523">
        <w:rPr>
          <w:szCs w:val="24"/>
        </w:rPr>
        <w:lastRenderedPageBreak/>
        <w:t>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ins w:id="520" w:author="Billy Mitchell" w:date="2024-03-06T11:37:00Z">
        <w:r w:rsidR="005F2875">
          <w:rPr>
            <w:szCs w:val="24"/>
          </w:rPr>
          <w:t>reliminary</w:t>
        </w:r>
      </w:ins>
      <w:del w:id="521" w:author="Billy Mitchell" w:date="2024-03-06T11:37:00Z">
        <w:r w:rsidR="00131503" w:rsidDel="005F2875">
          <w:rPr>
            <w:szCs w:val="24"/>
          </w:rPr>
          <w:delText>ilot</w:delText>
        </w:r>
      </w:del>
      <w:ins w:id="522" w:author="Billy Mitchell" w:date="2024-03-06T11:37:00Z">
        <w:r w:rsidR="005F2875">
          <w:rPr>
            <w:szCs w:val="24"/>
          </w:rPr>
          <w:t xml:space="preserve"> study</w:t>
        </w:r>
      </w:ins>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CD399D">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98FC262" w:rsidR="00425004" w:rsidRPr="008C7178" w:rsidRDefault="00CD748D" w:rsidP="000967D7">
      <w:pPr>
        <w:spacing w:after="0" w:line="480" w:lineRule="auto"/>
        <w:ind w:left="0" w:firstLine="720"/>
        <w:rPr>
          <w:szCs w:val="24"/>
        </w:rPr>
      </w:pPr>
      <w:ins w:id="523" w:author="Billy Mitchell" w:date="2024-03-06T15:14:00Z">
        <w:r>
          <w:rPr>
            <w:b/>
            <w:bCs/>
            <w:szCs w:val="24"/>
          </w:rPr>
          <w:t xml:space="preserve">Conclusion. </w:t>
        </w:r>
      </w:ins>
      <w:r w:rsidR="00B720B2" w:rsidRPr="008C7178">
        <w:rPr>
          <w:szCs w:val="24"/>
        </w:rPr>
        <w:t xml:space="preserve">Taken together, the present </w:t>
      </w:r>
      <w:ins w:id="524" w:author="Billy Mitchell" w:date="2024-03-06T11:57:00Z">
        <w:r w:rsidR="00E60680">
          <w:rPr>
            <w:szCs w:val="24"/>
          </w:rPr>
          <w:t>studie</w:t>
        </w:r>
      </w:ins>
      <w:del w:id="525" w:author="Billy Mitchell" w:date="2024-03-06T11:57:00Z">
        <w:r w:rsidR="00B720B2" w:rsidRPr="008C7178" w:rsidDel="00E60680">
          <w:rPr>
            <w:szCs w:val="24"/>
          </w:rPr>
          <w:delText>ex</w:delText>
        </w:r>
      </w:del>
      <w:del w:id="526" w:author="Billy Mitchell" w:date="2024-03-06T11:56:00Z">
        <w:r w:rsidR="00B720B2" w:rsidRPr="008C7178" w:rsidDel="00E60680">
          <w:rPr>
            <w:szCs w:val="24"/>
          </w:rPr>
          <w:delText>periment</w:delText>
        </w:r>
      </w:del>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ies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1"/>
    <w:bookmarkEnd w:id="15"/>
    <w:bookmarkEnd w:id="427"/>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6D4F62DF"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4FFF5062"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ins w:id="527" w:author="Billy Mitchell" w:date="2024-02-07T13:01:00Z">
        <w:r w:rsidR="00245CC6">
          <w:rPr>
            <w:szCs w:val="24"/>
          </w:rPr>
          <w:t>Studie</w:t>
        </w:r>
      </w:ins>
      <w:del w:id="528" w:author="Billy Mitchell" w:date="2024-02-07T13:01:00Z">
        <w:r w:rsidR="00B720B2" w:rsidRPr="008C7178" w:rsidDel="00245CC6">
          <w:rPr>
            <w:szCs w:val="24"/>
          </w:rPr>
          <w:delText>Experiment</w:delText>
        </w:r>
      </w:del>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3">
        <w:r w:rsidR="0038635A" w:rsidRPr="008C7178">
          <w:rPr>
            <w:color w:val="0563C1"/>
            <w:szCs w:val="24"/>
            <w:u w:val="single" w:color="0563C1"/>
          </w:rPr>
          <w:t>https://aspredicted.org/DP1_453</w:t>
        </w:r>
      </w:hyperlink>
      <w:hyperlink r:id="rId54">
        <w:r w:rsidR="0038635A">
          <w:rPr>
            <w:szCs w:val="24"/>
          </w:rPr>
          <w:t>,</w:t>
        </w:r>
      </w:hyperlink>
      <w:r w:rsidR="00B720B2" w:rsidRPr="008C7178">
        <w:rPr>
          <w:szCs w:val="24"/>
        </w:rPr>
        <w:t xml:space="preserve"> </w:t>
      </w:r>
      <w:hyperlink r:id="rId55" w:history="1">
        <w:r w:rsidRPr="00561755">
          <w:rPr>
            <w:rStyle w:val="Hyperlink"/>
            <w:szCs w:val="24"/>
          </w:rPr>
          <w:t>https://aspredicted.org/XXH</w:t>
        </w:r>
      </w:hyperlink>
      <w:hyperlink r:id="rId56">
        <w:r w:rsidR="00B720B2" w:rsidRPr="008C7178">
          <w:rPr>
            <w:color w:val="0563C1"/>
            <w:szCs w:val="24"/>
            <w:u w:val="single" w:color="0563C1"/>
          </w:rPr>
          <w:t>_</w:t>
        </w:r>
      </w:hyperlink>
      <w:hyperlink r:id="rId57">
        <w:r w:rsidR="00B720B2" w:rsidRPr="008C7178">
          <w:rPr>
            <w:color w:val="0563C1"/>
            <w:szCs w:val="24"/>
            <w:u w:val="single" w:color="0563C1"/>
          </w:rPr>
          <w:t>W1V</w:t>
        </w:r>
      </w:hyperlink>
      <w:hyperlink r:id="rId58">
        <w:r w:rsidR="00B720B2" w:rsidRPr="008C7178">
          <w:rPr>
            <w:szCs w:val="24"/>
          </w:rPr>
          <w:t>,</w:t>
        </w:r>
      </w:hyperlink>
      <w:r w:rsidR="00B720B2" w:rsidRPr="008C7178">
        <w:rPr>
          <w:szCs w:val="24"/>
        </w:rPr>
        <w:t xml:space="preserve"> </w:t>
      </w:r>
      <w:r w:rsidR="0038635A">
        <w:rPr>
          <w:szCs w:val="24"/>
        </w:rPr>
        <w:t xml:space="preserve">and </w:t>
      </w:r>
      <w:hyperlink r:id="rId5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lastRenderedPageBreak/>
        <w:t xml:space="preserve">from this data, including powerpoints and posters highlighted under the Author’s Note have been made available within this repository as well. </w:t>
      </w:r>
    </w:p>
    <w:p w14:paraId="1703A102" w14:textId="7E845EE1" w:rsidR="00E75D1C" w:rsidRDefault="002F3B4A" w:rsidP="00BE73D6">
      <w:pPr>
        <w:tabs>
          <w:tab w:val="center" w:pos="4680"/>
        </w:tabs>
        <w:spacing w:after="0" w:line="480" w:lineRule="auto"/>
        <w:ind w:left="0" w:firstLine="0"/>
        <w:jc w:val="left"/>
        <w:rPr>
          <w:b/>
          <w:bCs/>
          <w:szCs w:val="24"/>
        </w:rPr>
      </w:pPr>
      <w:r w:rsidRPr="00BE73D6">
        <w:rPr>
          <w:b/>
          <w:bCs/>
          <w:szCs w:val="24"/>
        </w:rPr>
        <w:t>CRediT:</w:t>
      </w:r>
    </w:p>
    <w:p w14:paraId="2BE4554D" w14:textId="0DC5F6A5"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Investigation, Resources, Data Curation, Writing -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Software, Validation, Formal analysis, Writing -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Conceptualization, Resources, Writing -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Conceptualization, Methodology, Resources, Writing -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77012CBC" w14:textId="77777777" w:rsidR="000F5805" w:rsidRDefault="00054CD8" w:rsidP="000F5805">
      <w:pPr>
        <w:pStyle w:val="Bibliography"/>
      </w:pPr>
      <w:r>
        <w:fldChar w:fldCharType="begin"/>
      </w:r>
      <w:r>
        <w:instrText xml:space="preserve"> ADDIN ZOTERO_BIBL {"uncited":[],"omitted":[],"custom":[]} CSL_BIBLIOGRAPHY </w:instrText>
      </w:r>
      <w:r>
        <w:fldChar w:fldCharType="separate"/>
      </w:r>
      <w:r w:rsidR="000F5805">
        <w:t xml:space="preserve">Aldao, A. (2013). The Future of Emotion Regulation Research: Capturing Context. </w:t>
      </w:r>
      <w:r w:rsidR="000F5805">
        <w:rPr>
          <w:i/>
          <w:iCs/>
        </w:rPr>
        <w:t>Perspectives on Psychological Science</w:t>
      </w:r>
      <w:r w:rsidR="000F5805">
        <w:t xml:space="preserve">, </w:t>
      </w:r>
      <w:r w:rsidR="000F5805">
        <w:rPr>
          <w:i/>
          <w:iCs/>
        </w:rPr>
        <w:t>8</w:t>
      </w:r>
      <w:r w:rsidR="000F5805">
        <w:t>(2), 155–172. https://doi.org/10.1177/1745691612459518</w:t>
      </w:r>
    </w:p>
    <w:p w14:paraId="031E244F" w14:textId="77777777" w:rsidR="000F5805" w:rsidRDefault="000F5805" w:rsidP="000F5805">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638F7D" w14:textId="77777777" w:rsidR="000F5805" w:rsidRDefault="000F5805" w:rsidP="000F5805">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24848F5F" w14:textId="77777777" w:rsidR="000F5805" w:rsidRDefault="000F5805" w:rsidP="000F5805">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C7CFBA4" w14:textId="77777777" w:rsidR="000F5805" w:rsidRDefault="000F5805" w:rsidP="000F5805">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31CE8B09" w14:textId="77777777" w:rsidR="000F5805" w:rsidRDefault="000F5805" w:rsidP="000F5805">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5BB8A48C" w14:textId="77777777" w:rsidR="000F5805" w:rsidRDefault="000F5805" w:rsidP="000F5805">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58D6540" w14:textId="77777777" w:rsidR="000F5805" w:rsidRDefault="000F5805" w:rsidP="000F5805">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C7232A6" w14:textId="77777777" w:rsidR="000F5805" w:rsidRDefault="000F5805" w:rsidP="000F5805">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340DE173" w14:textId="77777777" w:rsidR="000F5805" w:rsidRDefault="000F5805" w:rsidP="000F5805">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138EB5C6" w14:textId="77777777" w:rsidR="000F5805" w:rsidRDefault="000F5805" w:rsidP="000F5805">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E01ADC" w14:textId="77777777" w:rsidR="000F5805" w:rsidRDefault="000F5805" w:rsidP="000F5805">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04735107" w14:textId="77777777" w:rsidR="000F5805" w:rsidRDefault="000F5805" w:rsidP="000F5805">
      <w:pPr>
        <w:pStyle w:val="Bibliography"/>
      </w:pPr>
      <w:r>
        <w:t xml:space="preserve">Clasen, M. (2019). </w:t>
      </w:r>
      <w:r>
        <w:rPr>
          <w:i/>
          <w:iCs/>
        </w:rPr>
        <w:t>Adrenaline junkies and white-knucklers_ A quantitative study of fear management in haunted house visitors</w:t>
      </w:r>
      <w:r>
        <w:t>. 11.</w:t>
      </w:r>
    </w:p>
    <w:p w14:paraId="56F82A9F" w14:textId="77777777" w:rsidR="000F5805" w:rsidRDefault="000F5805" w:rsidP="000F5805">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0987EEA1" w14:textId="77777777" w:rsidR="000F5805" w:rsidRDefault="000F5805" w:rsidP="000F5805">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3EDA5A4C" w14:textId="77777777" w:rsidR="000F5805" w:rsidRDefault="000F5805" w:rsidP="000F5805">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59C6FE35" w14:textId="77777777" w:rsidR="000F5805" w:rsidRDefault="000F5805" w:rsidP="000F5805">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421326F9" w14:textId="77777777" w:rsidR="000F5805" w:rsidRDefault="000F5805" w:rsidP="000F5805">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73CAF1A0" w14:textId="77777777" w:rsidR="000F5805" w:rsidRDefault="000F5805" w:rsidP="000F5805">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4BA478CA" w14:textId="77777777" w:rsidR="000F5805" w:rsidRDefault="000F5805" w:rsidP="000F5805">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7FBACC59" w14:textId="77777777" w:rsidR="000F5805" w:rsidRDefault="000F5805" w:rsidP="000F5805">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3C3E72E9" w14:textId="77777777" w:rsidR="000F5805" w:rsidRDefault="000F5805" w:rsidP="000F5805">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2CB22CB" w14:textId="77777777" w:rsidR="000F5805" w:rsidRDefault="000F5805" w:rsidP="000F5805">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0602B0E6" w14:textId="77777777" w:rsidR="000F5805" w:rsidRDefault="000F5805" w:rsidP="000F5805">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3049114B" w14:textId="77777777" w:rsidR="000F5805" w:rsidRDefault="000F5805" w:rsidP="000F5805">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7E292463" w14:textId="77777777" w:rsidR="000F5805" w:rsidRDefault="000F5805" w:rsidP="000F5805">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0B65E85F" w14:textId="77777777" w:rsidR="000F5805" w:rsidRDefault="000F5805" w:rsidP="000F5805">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F904878" w14:textId="77777777" w:rsidR="000F5805" w:rsidRDefault="000F5805" w:rsidP="000F5805">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3D391A21" w14:textId="77777777" w:rsidR="000F5805" w:rsidRDefault="000F5805" w:rsidP="000F5805">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2AC4B77" w14:textId="77777777" w:rsidR="000F5805" w:rsidRDefault="000F5805" w:rsidP="000F5805">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6D7E827" w14:textId="77777777" w:rsidR="000F5805" w:rsidRDefault="000F5805" w:rsidP="000F5805">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13F1E46E" w14:textId="77777777" w:rsidR="000F5805" w:rsidRDefault="000F5805" w:rsidP="000F5805">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41D515A5" w14:textId="77777777" w:rsidR="000F5805" w:rsidRDefault="000F5805" w:rsidP="000F5805">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26AC31EF" w14:textId="77777777" w:rsidR="000F5805" w:rsidRDefault="000F5805" w:rsidP="000F5805">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3704733E" w14:textId="77777777" w:rsidR="000F5805" w:rsidRDefault="000F5805" w:rsidP="000F5805">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0C5EE0F" w14:textId="77777777" w:rsidR="000F5805" w:rsidRDefault="000F5805" w:rsidP="000F5805">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044A9BCE" w14:textId="77777777" w:rsidR="000F5805" w:rsidRDefault="000F5805" w:rsidP="000F5805">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D47E5F5" w14:textId="77777777" w:rsidR="000F5805" w:rsidRDefault="000F5805" w:rsidP="000F5805">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A4DC3B8" w14:textId="77777777" w:rsidR="000F5805" w:rsidRDefault="000F5805" w:rsidP="000F5805">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45A29E8" w14:textId="77777777" w:rsidR="000F5805" w:rsidRDefault="000F5805" w:rsidP="000F5805">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72068EBB" w14:textId="77777777" w:rsidR="000F5805" w:rsidRDefault="000F5805" w:rsidP="000F5805">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09E99E4" w14:textId="77777777" w:rsidR="000F5805" w:rsidRDefault="000F5805" w:rsidP="000F5805">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5F828057" w14:textId="77777777" w:rsidR="000F5805" w:rsidRDefault="000F5805" w:rsidP="000F5805">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2C827282" w14:textId="77777777" w:rsidR="000F5805" w:rsidRDefault="000F5805" w:rsidP="000F5805">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236FAF8F" w14:textId="77777777" w:rsidR="000F5805" w:rsidRDefault="000F5805" w:rsidP="000F5805">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EAEBB9F" w14:textId="77777777" w:rsidR="000F5805" w:rsidRDefault="000F5805" w:rsidP="000F5805">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0607EDA" w14:textId="77777777" w:rsidR="000F5805" w:rsidRDefault="000F5805" w:rsidP="000F5805">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70EF64F5" w14:textId="77777777" w:rsidR="000F5805" w:rsidRDefault="000F5805" w:rsidP="000F5805">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2B00FD32" w14:textId="77777777" w:rsidR="000F5805" w:rsidRDefault="000F5805" w:rsidP="000F5805">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5FFE3A1C" w14:textId="77777777" w:rsidR="000F5805" w:rsidRDefault="000F5805" w:rsidP="000F5805">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370820EF" w14:textId="77777777" w:rsidR="000F5805" w:rsidRDefault="000F5805" w:rsidP="000F5805">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4DE445B8" w14:textId="77777777" w:rsidR="000F5805" w:rsidRDefault="000F5805" w:rsidP="000F5805">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95375F7" w14:textId="77777777" w:rsidR="000F5805" w:rsidRDefault="000F5805" w:rsidP="000F5805">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21E16192" w14:textId="77777777" w:rsidR="000F5805" w:rsidRDefault="000F5805" w:rsidP="000F5805">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E68D389" w14:textId="77777777" w:rsidR="000F5805" w:rsidRDefault="000F5805" w:rsidP="000F5805">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6882321" w14:textId="77777777" w:rsidR="000F5805" w:rsidRDefault="000F5805" w:rsidP="000F5805">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5FB8AC90" w14:textId="77777777" w:rsidR="000F5805" w:rsidRDefault="000F5805" w:rsidP="000F5805">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AC0E8A7" w14:textId="77777777" w:rsidR="000F5805" w:rsidRDefault="000F5805" w:rsidP="000F5805">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65AA2E6D" w14:textId="77777777" w:rsidR="000F5805" w:rsidRDefault="000F5805" w:rsidP="000F5805">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CC3EAAE" w14:textId="77777777" w:rsidR="000F5805" w:rsidRDefault="000F5805" w:rsidP="000F5805">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130F024F" w14:textId="77777777" w:rsidR="000F5805" w:rsidRDefault="000F5805" w:rsidP="000F5805">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41D85628" w14:textId="77777777" w:rsidR="000F5805" w:rsidRDefault="000F5805" w:rsidP="000F5805">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236E24FC" w14:textId="77777777" w:rsidR="000F5805" w:rsidRDefault="000F5805" w:rsidP="000F5805">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38D92F7" w14:textId="77777777" w:rsidR="000F5805" w:rsidRDefault="000F5805" w:rsidP="000F5805">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794BE924" w14:textId="77777777" w:rsidR="000F5805" w:rsidRDefault="000F5805" w:rsidP="000F5805">
      <w:pPr>
        <w:pStyle w:val="Bibliography"/>
      </w:pPr>
      <w:r>
        <w:t xml:space="preserve">Specker, P., &amp; Nickerson, A. (2022). An experimental investigation of spontaneous emotion regulation variability, negative affect, and posttraumatic stress disorder among traumatized </w:t>
      </w:r>
      <w:r>
        <w:lastRenderedPageBreak/>
        <w:t xml:space="preserve">refugees. </w:t>
      </w:r>
      <w:r>
        <w:rPr>
          <w:i/>
          <w:iCs/>
        </w:rPr>
        <w:t>Psychological Trauma: Theory, Research, Practice, and Policy</w:t>
      </w:r>
      <w:r>
        <w:t>. pdh. https://doi.org/10.1037/tra0001217</w:t>
      </w:r>
    </w:p>
    <w:p w14:paraId="703BFAFE" w14:textId="77777777" w:rsidR="000F5805" w:rsidRDefault="000F5805" w:rsidP="000F5805">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4818D849" w14:textId="77777777" w:rsidR="000F5805" w:rsidRDefault="000F5805" w:rsidP="000F5805">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7C2E45A7" w14:textId="77777777" w:rsidR="000F5805" w:rsidRDefault="000F5805" w:rsidP="000F5805">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16330F68" w14:textId="77777777" w:rsidR="000F5805" w:rsidRDefault="000F5805" w:rsidP="000F5805">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3FE2C673" w14:textId="77777777" w:rsidR="000F5805" w:rsidRDefault="000F5805" w:rsidP="000F5805">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79E3F00F" w14:textId="77777777" w:rsidR="000F5805" w:rsidRDefault="000F5805" w:rsidP="000F5805">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7D57D3" w14:textId="77777777" w:rsidR="000F5805" w:rsidRDefault="000F5805" w:rsidP="000F5805">
      <w:pPr>
        <w:pStyle w:val="Bibliography"/>
      </w:pPr>
      <w:r>
        <w:lastRenderedPageBreak/>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B9F148A" w14:textId="77777777" w:rsidR="000F5805" w:rsidRDefault="000F5805" w:rsidP="000F5805">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0E3D8A2" w14:textId="77777777" w:rsidR="000F5805" w:rsidRDefault="000F5805" w:rsidP="000F5805">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1FFAAB46" w14:textId="77777777" w:rsidR="000F5805" w:rsidRDefault="000F5805" w:rsidP="000F5805">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6E896FE6" w14:textId="77777777" w:rsidR="000F5805" w:rsidRDefault="000F5805" w:rsidP="000F5805">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996B1BC" w14:textId="77777777" w:rsidR="000F5805" w:rsidRDefault="000F5805" w:rsidP="000F5805">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152D316C" w14:textId="77777777" w:rsidR="000F5805" w:rsidRDefault="000F5805" w:rsidP="000F5805">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01CDB196" w14:textId="77777777" w:rsidR="000F5805" w:rsidRDefault="000F5805" w:rsidP="000F5805">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B22878E" w14:textId="77777777" w:rsidR="000F5805" w:rsidRDefault="000F5805" w:rsidP="000F5805">
      <w:pPr>
        <w:pStyle w:val="Bibliography"/>
      </w:pPr>
      <w:r>
        <w:lastRenderedPageBreak/>
        <w:t xml:space="preserve">Zhang, Z., &amp; Mai, Y. (2019). </w:t>
      </w:r>
      <w:r>
        <w:rPr>
          <w:i/>
          <w:iCs/>
        </w:rPr>
        <w:t>WebPower: Basic and Advanced Statistical Power Analysis</w:t>
      </w:r>
      <w:r>
        <w:t xml:space="preserve"> (0.5) [R]. https://CRAN.R-project.org/package=WebPower</w:t>
      </w:r>
    </w:p>
    <w:p w14:paraId="1B96A437" w14:textId="3DEDC63A"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713E4D">
          <w:headerReference w:type="even" r:id="rId61"/>
          <w:headerReference w:type="default" r:id="rId62"/>
          <w:headerReference w:type="first" r:id="rId63"/>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2736AA86" w:rsidR="00857F3D" w:rsidRPr="00857F3D" w:rsidRDefault="00A10284" w:rsidP="00857F3D">
      <w:pPr>
        <w:spacing w:after="0" w:line="480" w:lineRule="auto"/>
        <w:ind w:left="0" w:firstLine="720"/>
        <w:rPr>
          <w:b/>
          <w:szCs w:val="24"/>
        </w:rPr>
      </w:pPr>
      <w:r>
        <w:rPr>
          <w:b/>
          <w:szCs w:val="24"/>
        </w:rPr>
        <w:t>P</w:t>
      </w:r>
      <w:ins w:id="529" w:author="Billy Mitchell" w:date="2024-03-06T11:38:00Z">
        <w:r w:rsidR="005F2875">
          <w:rPr>
            <w:b/>
            <w:szCs w:val="24"/>
          </w:rPr>
          <w:t>RELIMINARY</w:t>
        </w:r>
      </w:ins>
      <w:del w:id="530" w:author="Billy Mitchell" w:date="2024-03-06T11:38:00Z">
        <w:r w:rsidDel="005F2875">
          <w:rPr>
            <w:b/>
            <w:szCs w:val="24"/>
          </w:rPr>
          <w:delText>ILO</w:delText>
        </w:r>
      </w:del>
      <w:del w:id="531" w:author="Billy Mitchell" w:date="2024-03-06T11:37:00Z">
        <w:r w:rsidDel="005F2875">
          <w:rPr>
            <w:b/>
            <w:szCs w:val="24"/>
          </w:rPr>
          <w:delText>T</w:delText>
        </w:r>
      </w:del>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20EBBAA4" w:rsidR="00EE0C3E" w:rsidRPr="008C7178" w:rsidRDefault="00A10284" w:rsidP="00857F3D">
      <w:pPr>
        <w:spacing w:after="0" w:line="480" w:lineRule="auto"/>
        <w:ind w:left="0" w:firstLine="720"/>
        <w:rPr>
          <w:szCs w:val="24"/>
        </w:rPr>
      </w:pPr>
      <w:r>
        <w:rPr>
          <w:szCs w:val="24"/>
        </w:rPr>
        <w:t>A p</w:t>
      </w:r>
      <w:ins w:id="532" w:author="Billy Mitchell" w:date="2024-03-06T11:38:00Z">
        <w:r w:rsidR="005F2875">
          <w:rPr>
            <w:szCs w:val="24"/>
          </w:rPr>
          <w:t>reliminary</w:t>
        </w:r>
      </w:ins>
      <w:del w:id="533" w:author="Billy Mitchell" w:date="2024-03-06T11:38:00Z">
        <w:r w:rsidDel="005F2875">
          <w:rPr>
            <w:szCs w:val="24"/>
          </w:rPr>
          <w:delText>ilot</w:delText>
        </w:r>
      </w:del>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270E7A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44747ED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CD399D">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ins w:id="534" w:author="Billy Mitchell" w:date="2024-02-07T13:02:00Z">
        <w:r w:rsidR="00245CC6">
          <w:rPr>
            <w:szCs w:val="24"/>
          </w:rPr>
          <w:t>Study</w:t>
        </w:r>
      </w:ins>
      <w:del w:id="535" w:author="Billy Mitchell" w:date="2024-02-07T13:02:00Z">
        <w:r w:rsidR="00A10284" w:rsidDel="00245CC6">
          <w:rPr>
            <w:szCs w:val="24"/>
          </w:rPr>
          <w:delText>Experiment</w:delText>
        </w:r>
      </w:del>
      <w:r w:rsidR="00A10284">
        <w:rPr>
          <w:szCs w:val="24"/>
        </w:rPr>
        <w:t xml:space="preserve">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504BD2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Pr="008C7178">
        <w:rPr>
          <w:i/>
          <w:szCs w:val="24"/>
          <w:vertAlign w:val="subscript"/>
        </w:rPr>
        <w:t>delay</w:t>
      </w:r>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ins w:id="536" w:author="Billy Mitchell" w:date="2024-02-07T13:02:00Z">
        <w:r w:rsidR="00245CC6">
          <w:rPr>
            <w:szCs w:val="24"/>
          </w:rPr>
          <w:t>Study</w:t>
        </w:r>
      </w:ins>
      <w:del w:id="537" w:author="Billy Mitchell" w:date="2024-02-07T13:02:00Z">
        <w:r w:rsidR="00A10284" w:rsidDel="00245CC6">
          <w:rPr>
            <w:szCs w:val="24"/>
          </w:rPr>
          <w:delText>Experiment</w:delText>
        </w:r>
      </w:del>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17FB0ED6"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CD399D">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9B06C2">
        <w:rPr>
          <w:szCs w:val="24"/>
        </w:rPr>
        <w:t>’</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 with 1 representing “Not at all” and 7 representing “A great deal”. Regulation strategies were captured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6DFBE671" w:rsidR="00EE0C3E" w:rsidRDefault="00857F3D" w:rsidP="00A10284">
      <w:pPr>
        <w:spacing w:after="0" w:line="480" w:lineRule="auto"/>
        <w:ind w:left="0" w:firstLine="720"/>
        <w:rPr>
          <w:b/>
          <w:szCs w:val="24"/>
        </w:rPr>
      </w:pPr>
      <w:r>
        <w:rPr>
          <w:b/>
          <w:szCs w:val="24"/>
        </w:rPr>
        <w:t>P</w:t>
      </w:r>
      <w:ins w:id="538" w:author="Billy Mitchell" w:date="2024-03-06T11:38:00Z">
        <w:r w:rsidR="005F2875">
          <w:rPr>
            <w:b/>
            <w:szCs w:val="24"/>
          </w:rPr>
          <w:t>RELIMINARY</w:t>
        </w:r>
      </w:ins>
      <w:del w:id="539" w:author="Billy Mitchell" w:date="2024-03-06T11:38:00Z">
        <w:r w:rsidDel="005F2875">
          <w:rPr>
            <w:b/>
            <w:szCs w:val="24"/>
          </w:rPr>
          <w:delText>ILOT</w:delText>
        </w:r>
      </w:del>
      <w:r>
        <w:rPr>
          <w:b/>
          <w:szCs w:val="24"/>
        </w:rPr>
        <w:t xml:space="preserve"> STUDY </w:t>
      </w:r>
      <w:r w:rsidR="00EE0C3E" w:rsidRPr="008C7178">
        <w:rPr>
          <w:b/>
          <w:szCs w:val="24"/>
        </w:rPr>
        <w:t>RESULTS</w:t>
      </w:r>
      <w:bookmarkStart w:id="540"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OR = 1.83, 95% CI = [0.65, 3.2], p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540"/>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36E61E8"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CD399D">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713E4D">
          <w:headerReference w:type="even" r:id="rId64"/>
          <w:headerReference w:type="default" r:id="rId65"/>
          <w:headerReference w:type="first" r:id="rId6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713E4D">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713E4D">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0F2E5" w14:textId="77777777" w:rsidR="00713E4D" w:rsidRDefault="00713E4D">
      <w:pPr>
        <w:spacing w:after="0" w:line="240" w:lineRule="auto"/>
      </w:pPr>
      <w:r>
        <w:separator/>
      </w:r>
    </w:p>
  </w:endnote>
  <w:endnote w:type="continuationSeparator" w:id="0">
    <w:p w14:paraId="1BF46FE9" w14:textId="77777777" w:rsidR="00713E4D" w:rsidRDefault="00713E4D">
      <w:pPr>
        <w:spacing w:after="0" w:line="240" w:lineRule="auto"/>
      </w:pPr>
      <w:r>
        <w:continuationSeparator/>
      </w:r>
    </w:p>
  </w:endnote>
  <w:endnote w:type="continuationNotice" w:id="1">
    <w:p w14:paraId="47FD74EE" w14:textId="77777777" w:rsidR="00713E4D" w:rsidRDefault="00713E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20CD9" w14:textId="77777777" w:rsidR="00713E4D" w:rsidRDefault="00713E4D">
      <w:pPr>
        <w:spacing w:after="0" w:line="240" w:lineRule="auto"/>
      </w:pPr>
      <w:r>
        <w:separator/>
      </w:r>
    </w:p>
  </w:footnote>
  <w:footnote w:type="continuationSeparator" w:id="0">
    <w:p w14:paraId="098494F3" w14:textId="77777777" w:rsidR="00713E4D" w:rsidRDefault="00713E4D">
      <w:pPr>
        <w:spacing w:after="0" w:line="240" w:lineRule="auto"/>
      </w:pPr>
      <w:r>
        <w:continuationSeparator/>
      </w:r>
    </w:p>
  </w:footnote>
  <w:footnote w:type="continuationNotice" w:id="1">
    <w:p w14:paraId="0ECDA237" w14:textId="77777777" w:rsidR="00713E4D" w:rsidRDefault="00713E4D">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277" w:name="_Hlk150804466"/>
      <w:r>
        <w:rPr>
          <w:szCs w:val="24"/>
        </w:rPr>
        <w:t>The haunted house has a limited seasonal run time, and we cannot experimentally manipulate the intensity of the events in the haunted house as it is run by a private company.</w:t>
      </w:r>
      <w:bookmarkEnd w:id="277"/>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908488395">
    <w:abstractNumId w:val="0"/>
  </w:num>
  <w:num w:numId="2" w16cid:durableId="687028427">
    <w:abstractNumId w:val="1"/>
  </w:num>
  <w:num w:numId="3" w16cid:durableId="46225977">
    <w:abstractNumId w:val="5"/>
  </w:num>
  <w:num w:numId="4" w16cid:durableId="1842550875">
    <w:abstractNumId w:val="4"/>
  </w:num>
  <w:num w:numId="5" w16cid:durableId="740324858">
    <w:abstractNumId w:val="3"/>
  </w:num>
  <w:num w:numId="6" w16cid:durableId="207685487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6A30"/>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EC5"/>
    <w:rsid w:val="000C5A68"/>
    <w:rsid w:val="000D28DC"/>
    <w:rsid w:val="000D7D4C"/>
    <w:rsid w:val="000E0223"/>
    <w:rsid w:val="000E055A"/>
    <w:rsid w:val="000E25CD"/>
    <w:rsid w:val="000E636F"/>
    <w:rsid w:val="000F5805"/>
    <w:rsid w:val="001140BE"/>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5CC6"/>
    <w:rsid w:val="0024610B"/>
    <w:rsid w:val="00246C29"/>
    <w:rsid w:val="002511D0"/>
    <w:rsid w:val="00260459"/>
    <w:rsid w:val="00270B87"/>
    <w:rsid w:val="0028246F"/>
    <w:rsid w:val="002838BF"/>
    <w:rsid w:val="00284B25"/>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D5F69"/>
    <w:rsid w:val="003E3464"/>
    <w:rsid w:val="003F66A7"/>
    <w:rsid w:val="00413D69"/>
    <w:rsid w:val="00425004"/>
    <w:rsid w:val="0042769C"/>
    <w:rsid w:val="004361BA"/>
    <w:rsid w:val="0043765F"/>
    <w:rsid w:val="0043784E"/>
    <w:rsid w:val="00445492"/>
    <w:rsid w:val="004454BA"/>
    <w:rsid w:val="00446931"/>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34DD8"/>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3051"/>
    <w:rsid w:val="007E50F7"/>
    <w:rsid w:val="007F3650"/>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07C52"/>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E73D6"/>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3707"/>
    <w:rsid w:val="00E67FD8"/>
    <w:rsid w:val="00E75949"/>
    <w:rsid w:val="00E75D1C"/>
    <w:rsid w:val="00E82ED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tiff"/><Relationship Id="rId21" Type="http://schemas.openxmlformats.org/officeDocument/2006/relationships/image" Target="media/image2.jpeg"/><Relationship Id="rId42" Type="http://schemas.openxmlformats.org/officeDocument/2006/relationships/image" Target="media/image15.png"/><Relationship Id="rId47" Type="http://schemas.openxmlformats.org/officeDocument/2006/relationships/image" Target="media/image21.png"/><Relationship Id="rId63" Type="http://schemas.openxmlformats.org/officeDocument/2006/relationships/header" Target="header6.xm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6.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hyperlink" Target="https://aspredicted.org/n3ne3.pdf" TargetMode="External"/><Relationship Id="rId40" Type="http://schemas.openxmlformats.org/officeDocument/2006/relationships/image" Target="media/image13.tiff"/><Relationship Id="rId45" Type="http://schemas.openxmlformats.org/officeDocument/2006/relationships/image" Target="media/image19.png"/><Relationship Id="rId53" Type="http://schemas.openxmlformats.org/officeDocument/2006/relationships/hyperlink" Target="https://aspredicted.org/DP1_453" TargetMode="External"/><Relationship Id="rId58" Type="http://schemas.openxmlformats.org/officeDocument/2006/relationships/hyperlink" Target="https://aspredicted.org/XXH_W1V" TargetMode="External"/><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2.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0.tiff"/><Relationship Id="rId43" Type="http://schemas.openxmlformats.org/officeDocument/2006/relationships/image" Target="media/image17.png"/><Relationship Id="rId48" Type="http://schemas.openxmlformats.org/officeDocument/2006/relationships/image" Target="media/image22.tiff"/><Relationship Id="rId56" Type="http://schemas.openxmlformats.org/officeDocument/2006/relationships/hyperlink" Target="https://aspredicted.org/XXH_W1V" TargetMode="External"/><Relationship Id="rId64" Type="http://schemas.openxmlformats.org/officeDocument/2006/relationships/header" Target="header7.xml"/><Relationship Id="rId69" Type="http://schemas.openxmlformats.org/officeDocument/2006/relationships/theme" Target="theme/theme1.xml"/><Relationship Id="rId8" Type="http://schemas.openxmlformats.org/officeDocument/2006/relationships/hyperlink" Target="mailto:joanne.stasiak@psych.ucsb.edu"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9.png"/><Relationship Id="rId38" Type="http://schemas.openxmlformats.org/officeDocument/2006/relationships/image" Target="media/image11.tiff"/><Relationship Id="rId46" Type="http://schemas.openxmlformats.org/officeDocument/2006/relationships/image" Target="media/image20.tiff"/><Relationship Id="rId59" Type="http://schemas.openxmlformats.org/officeDocument/2006/relationships/hyperlink" Target="https://aspredicted"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image" Target="media/image14.tiff"/><Relationship Id="rId54" Type="http://schemas.openxmlformats.org/officeDocument/2006/relationships/hyperlink" Target="https://aspredicted.org/DP1_453" TargetMode="External"/><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3.png"/><Relationship Id="rId28" Type="http://schemas.openxmlformats.org/officeDocument/2006/relationships/image" Target="media/image5.tiff"/><Relationship Id="rId36" Type="http://schemas.openxmlformats.org/officeDocument/2006/relationships/image" Target="media/image16.png"/><Relationship Id="rId49" Type="http://schemas.openxmlformats.org/officeDocument/2006/relationships/image" Target="media/image23.tiff"/><Relationship Id="rId57" Type="http://schemas.openxmlformats.org/officeDocument/2006/relationships/hyperlink" Target="https://aspredicted.org/XXH_W1V" TargetMode="External"/><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18.png"/><Relationship Id="rId52" Type="http://schemas.openxmlformats.org/officeDocument/2006/relationships/hyperlink" Target="https://osf.io/preprints/psyarxiv/23wtz" TargetMode="External"/><Relationship Id="rId60" Type="http://schemas.openxmlformats.org/officeDocument/2006/relationships/hyperlink" Target="https://osf.io/j5sku/?view_only=89d87669e7674096819c439ca109c483"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2.tiff"/><Relationship Id="rId34" Type="http://schemas.openxmlformats.org/officeDocument/2006/relationships/hyperlink" Target="https://aspredicted.org/XXH_W1V" TargetMode="External"/><Relationship Id="rId50" Type="http://schemas.openxmlformats.org/officeDocument/2006/relationships/image" Target="media/image24.png"/><Relationship Id="rId55" Type="http://schemas.openxmlformats.org/officeDocument/2006/relationships/hyperlink" Target="https://aspredicted.org/XX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75</Pages>
  <Words>52379</Words>
  <Characters>298565</Characters>
  <Application>Microsoft Office Word</Application>
  <DocSecurity>0</DocSecurity>
  <Lines>2488</Lines>
  <Paragraphs>700</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5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4</cp:revision>
  <cp:lastPrinted>2023-11-28T13:39:00Z</cp:lastPrinted>
  <dcterms:created xsi:type="dcterms:W3CDTF">2023-11-14T03:16:00Z</dcterms:created>
  <dcterms:modified xsi:type="dcterms:W3CDTF">2024-03-0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TuMNNwO"/&gt;&lt;style id="http://www.zotero.org/styles/apa" locale="en-US" hasBibliography="1" bibliographyStyleHasBeenSet="1"/&gt;&lt;prefs&gt;&lt;pref name="fieldType" value="Field"/&gt;&lt;/prefs&gt;&lt;/data&gt;</vt:lpwstr>
  </property>
</Properties>
</file>